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20F22BD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color w:val="000000" w:themeColor="text1"/>
          <w:u w:val="single"/>
          <w:lang w:val="en-US"/>
        </w:rPr>
      </w:pPr>
      <w:bookmarkStart w:id="0" w:name="_GoBack"/>
      <w:bookmarkEnd w:id="0"/>
      <w:r w:rsidRPr="009A5ED2">
        <w:rPr>
          <w:b/>
          <w:color w:val="000000" w:themeColor="text1"/>
          <w:u w:val="single"/>
          <w:lang w:val="en-US"/>
        </w:rPr>
        <w:t>SUPPLEMENTARY TABLES</w:t>
      </w:r>
    </w:p>
    <w:p w14:paraId="19B46349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2"/>
        <w:gridCol w:w="2252"/>
        <w:gridCol w:w="2253"/>
        <w:gridCol w:w="2253"/>
      </w:tblGrid>
      <w:tr w:rsidR="00C10D30" w:rsidRPr="009A5ED2" w14:paraId="3007D1BA" w14:textId="77777777" w:rsidTr="00ED5545">
        <w:trPr>
          <w:trHeight w:val="261"/>
        </w:trPr>
        <w:tc>
          <w:tcPr>
            <w:tcW w:w="2252" w:type="dxa"/>
            <w:vAlign w:val="center"/>
          </w:tcPr>
          <w:p w14:paraId="3851AAF5" w14:textId="77777777" w:rsidR="00C10D30" w:rsidRPr="009A5ED2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ABCC4</w:t>
            </w:r>
          </w:p>
        </w:tc>
        <w:tc>
          <w:tcPr>
            <w:tcW w:w="2252" w:type="dxa"/>
            <w:vAlign w:val="center"/>
          </w:tcPr>
          <w:p w14:paraId="301855C4" w14:textId="77777777" w:rsidR="00C10D30" w:rsidRPr="009A5ED2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ACSL3</w:t>
            </w:r>
          </w:p>
        </w:tc>
        <w:tc>
          <w:tcPr>
            <w:tcW w:w="2253" w:type="dxa"/>
            <w:vAlign w:val="center"/>
          </w:tcPr>
          <w:p w14:paraId="309F1519" w14:textId="77777777" w:rsidR="00C10D30" w:rsidRPr="009A5ED2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ADAM7</w:t>
            </w:r>
          </w:p>
        </w:tc>
        <w:tc>
          <w:tcPr>
            <w:tcW w:w="2253" w:type="dxa"/>
            <w:vAlign w:val="center"/>
          </w:tcPr>
          <w:p w14:paraId="61F93234" w14:textId="77777777" w:rsidR="00C10D30" w:rsidRPr="009A5ED2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APPBP2</w:t>
            </w:r>
          </w:p>
        </w:tc>
      </w:tr>
      <w:tr w:rsidR="00C10D30" w:rsidRPr="009A5ED2" w14:paraId="5E7C2062" w14:textId="77777777" w:rsidTr="00ED5545">
        <w:trPr>
          <w:trHeight w:val="273"/>
        </w:trPr>
        <w:tc>
          <w:tcPr>
            <w:tcW w:w="2252" w:type="dxa"/>
            <w:vAlign w:val="center"/>
          </w:tcPr>
          <w:p w14:paraId="3705A86F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ATXN3</w:t>
            </w:r>
          </w:p>
        </w:tc>
        <w:tc>
          <w:tcPr>
            <w:tcW w:w="2252" w:type="dxa"/>
            <w:vAlign w:val="center"/>
          </w:tcPr>
          <w:p w14:paraId="6F1B7852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BMPR1B</w:t>
            </w:r>
          </w:p>
        </w:tc>
        <w:tc>
          <w:tcPr>
            <w:tcW w:w="2253" w:type="dxa"/>
            <w:vAlign w:val="center"/>
          </w:tcPr>
          <w:p w14:paraId="0BE3E55E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C1orf116</w:t>
            </w:r>
          </w:p>
        </w:tc>
        <w:tc>
          <w:tcPr>
            <w:tcW w:w="2253" w:type="dxa"/>
            <w:vAlign w:val="center"/>
          </w:tcPr>
          <w:p w14:paraId="40E2F920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CAMKK2</w:t>
            </w:r>
          </w:p>
        </w:tc>
      </w:tr>
      <w:tr w:rsidR="00C10D30" w:rsidRPr="009A5ED2" w14:paraId="05207EC9" w14:textId="77777777" w:rsidTr="00ED5545">
        <w:trPr>
          <w:trHeight w:val="273"/>
        </w:trPr>
        <w:tc>
          <w:tcPr>
            <w:tcW w:w="2252" w:type="dxa"/>
            <w:vAlign w:val="center"/>
          </w:tcPr>
          <w:p w14:paraId="5AF32EAF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CENPN</w:t>
            </w:r>
          </w:p>
        </w:tc>
        <w:tc>
          <w:tcPr>
            <w:tcW w:w="2252" w:type="dxa"/>
            <w:vAlign w:val="center"/>
          </w:tcPr>
          <w:p w14:paraId="3E52DCAC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CRLS1</w:t>
            </w:r>
          </w:p>
        </w:tc>
        <w:tc>
          <w:tcPr>
            <w:tcW w:w="2253" w:type="dxa"/>
            <w:vAlign w:val="center"/>
          </w:tcPr>
          <w:p w14:paraId="0BE877F2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DYNLL2</w:t>
            </w:r>
          </w:p>
        </w:tc>
        <w:tc>
          <w:tcPr>
            <w:tcW w:w="2253" w:type="dxa"/>
            <w:vAlign w:val="center"/>
          </w:tcPr>
          <w:p w14:paraId="704E4100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EAF2</w:t>
            </w:r>
          </w:p>
        </w:tc>
      </w:tr>
      <w:tr w:rsidR="00C10D30" w:rsidRPr="009A5ED2" w14:paraId="51CA6980" w14:textId="77777777" w:rsidTr="00ED5545">
        <w:trPr>
          <w:trHeight w:val="255"/>
        </w:trPr>
        <w:tc>
          <w:tcPr>
            <w:tcW w:w="2252" w:type="dxa"/>
            <w:vAlign w:val="center"/>
          </w:tcPr>
          <w:p w14:paraId="4AAC9A25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ELK4</w:t>
            </w:r>
          </w:p>
        </w:tc>
        <w:tc>
          <w:tcPr>
            <w:tcW w:w="2252" w:type="dxa"/>
            <w:vAlign w:val="center"/>
          </w:tcPr>
          <w:p w14:paraId="5AA24EF6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ELL2</w:t>
            </w:r>
          </w:p>
        </w:tc>
        <w:tc>
          <w:tcPr>
            <w:tcW w:w="2253" w:type="dxa"/>
            <w:vAlign w:val="center"/>
          </w:tcPr>
          <w:p w14:paraId="1FBC2530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EVI5</w:t>
            </w:r>
          </w:p>
        </w:tc>
        <w:tc>
          <w:tcPr>
            <w:tcW w:w="2253" w:type="dxa"/>
            <w:vAlign w:val="center"/>
          </w:tcPr>
          <w:p w14:paraId="0FEB528B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FADS1</w:t>
            </w:r>
          </w:p>
        </w:tc>
      </w:tr>
      <w:tr w:rsidR="00C10D30" w:rsidRPr="009A5ED2" w14:paraId="6788C525" w14:textId="77777777" w:rsidTr="00ED5545">
        <w:trPr>
          <w:trHeight w:val="282"/>
        </w:trPr>
        <w:tc>
          <w:tcPr>
            <w:tcW w:w="2252" w:type="dxa"/>
            <w:vAlign w:val="center"/>
          </w:tcPr>
          <w:p w14:paraId="5D3E2685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FKBP5</w:t>
            </w:r>
          </w:p>
        </w:tc>
        <w:tc>
          <w:tcPr>
            <w:tcW w:w="2252" w:type="dxa"/>
            <w:vAlign w:val="center"/>
          </w:tcPr>
          <w:p w14:paraId="3458A00C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GNAI3</w:t>
            </w:r>
          </w:p>
        </w:tc>
        <w:tc>
          <w:tcPr>
            <w:tcW w:w="2253" w:type="dxa"/>
            <w:vAlign w:val="center"/>
          </w:tcPr>
          <w:p w14:paraId="4700BD22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GNMT</w:t>
            </w:r>
          </w:p>
        </w:tc>
        <w:tc>
          <w:tcPr>
            <w:tcW w:w="2253" w:type="dxa"/>
            <w:vAlign w:val="center"/>
          </w:tcPr>
          <w:p w14:paraId="026493DA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HERC3</w:t>
            </w:r>
          </w:p>
        </w:tc>
      </w:tr>
      <w:tr w:rsidR="00C10D30" w:rsidRPr="009A5ED2" w14:paraId="28C59F25" w14:textId="77777777" w:rsidTr="00ED5545">
        <w:trPr>
          <w:trHeight w:val="273"/>
        </w:trPr>
        <w:tc>
          <w:tcPr>
            <w:tcW w:w="2252" w:type="dxa"/>
            <w:vAlign w:val="center"/>
          </w:tcPr>
          <w:p w14:paraId="05000A11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HMGCR</w:t>
            </w:r>
          </w:p>
        </w:tc>
        <w:tc>
          <w:tcPr>
            <w:tcW w:w="2252" w:type="dxa"/>
            <w:vAlign w:val="center"/>
          </w:tcPr>
          <w:p w14:paraId="6D8EEEB0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INSIG1</w:t>
            </w:r>
          </w:p>
        </w:tc>
        <w:tc>
          <w:tcPr>
            <w:tcW w:w="2253" w:type="dxa"/>
            <w:vAlign w:val="center"/>
          </w:tcPr>
          <w:p w14:paraId="1F67BED7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KLK2</w:t>
            </w:r>
          </w:p>
        </w:tc>
        <w:tc>
          <w:tcPr>
            <w:tcW w:w="2253" w:type="dxa"/>
            <w:vAlign w:val="center"/>
          </w:tcPr>
          <w:p w14:paraId="6A10FCF8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KLK3</w:t>
            </w:r>
          </w:p>
        </w:tc>
      </w:tr>
      <w:tr w:rsidR="00C10D30" w:rsidRPr="009A5ED2" w14:paraId="1E7EC76D" w14:textId="77777777" w:rsidTr="00ED5545">
        <w:trPr>
          <w:trHeight w:val="255"/>
        </w:trPr>
        <w:tc>
          <w:tcPr>
            <w:tcW w:w="2252" w:type="dxa"/>
            <w:vAlign w:val="center"/>
          </w:tcPr>
          <w:p w14:paraId="40771B3E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MAF</w:t>
            </w:r>
          </w:p>
        </w:tc>
        <w:tc>
          <w:tcPr>
            <w:tcW w:w="2252" w:type="dxa"/>
            <w:vAlign w:val="center"/>
          </w:tcPr>
          <w:p w14:paraId="345CFA55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MAP7</w:t>
            </w:r>
          </w:p>
        </w:tc>
        <w:tc>
          <w:tcPr>
            <w:tcW w:w="2253" w:type="dxa"/>
            <w:vAlign w:val="center"/>
          </w:tcPr>
          <w:p w14:paraId="6DFC5C6D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MED28</w:t>
            </w:r>
          </w:p>
        </w:tc>
        <w:tc>
          <w:tcPr>
            <w:tcW w:w="2253" w:type="dxa"/>
            <w:vAlign w:val="center"/>
          </w:tcPr>
          <w:p w14:paraId="0572C1BB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MPHOSPH9</w:t>
            </w:r>
          </w:p>
        </w:tc>
      </w:tr>
      <w:tr w:rsidR="00C10D30" w:rsidRPr="009A5ED2" w14:paraId="146F1724" w14:textId="77777777" w:rsidTr="00ED5545">
        <w:trPr>
          <w:trHeight w:val="273"/>
        </w:trPr>
        <w:tc>
          <w:tcPr>
            <w:tcW w:w="2252" w:type="dxa"/>
            <w:vAlign w:val="center"/>
          </w:tcPr>
          <w:p w14:paraId="00B565B0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MTERFD2</w:t>
            </w:r>
          </w:p>
        </w:tc>
        <w:tc>
          <w:tcPr>
            <w:tcW w:w="2252" w:type="dxa"/>
            <w:vAlign w:val="center"/>
          </w:tcPr>
          <w:p w14:paraId="4A0AB02F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NGLY1</w:t>
            </w:r>
          </w:p>
        </w:tc>
        <w:tc>
          <w:tcPr>
            <w:tcW w:w="2253" w:type="dxa"/>
            <w:vAlign w:val="center"/>
          </w:tcPr>
          <w:p w14:paraId="1715CB1A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NKX3-1</w:t>
            </w:r>
          </w:p>
        </w:tc>
        <w:tc>
          <w:tcPr>
            <w:tcW w:w="2253" w:type="dxa"/>
            <w:vAlign w:val="center"/>
          </w:tcPr>
          <w:p w14:paraId="3A1D6316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NNMT</w:t>
            </w:r>
          </w:p>
        </w:tc>
      </w:tr>
      <w:tr w:rsidR="00C10D30" w:rsidRPr="009A5ED2" w14:paraId="10D0354F" w14:textId="77777777" w:rsidTr="00ED5545">
        <w:trPr>
          <w:trHeight w:val="255"/>
        </w:trPr>
        <w:tc>
          <w:tcPr>
            <w:tcW w:w="2252" w:type="dxa"/>
            <w:vAlign w:val="center"/>
          </w:tcPr>
          <w:p w14:paraId="04D772E2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PIAS1</w:t>
            </w:r>
          </w:p>
        </w:tc>
        <w:tc>
          <w:tcPr>
            <w:tcW w:w="2252" w:type="dxa"/>
            <w:vAlign w:val="center"/>
          </w:tcPr>
          <w:p w14:paraId="585F016C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PMEPA1</w:t>
            </w:r>
          </w:p>
        </w:tc>
        <w:tc>
          <w:tcPr>
            <w:tcW w:w="2253" w:type="dxa"/>
            <w:vAlign w:val="center"/>
          </w:tcPr>
          <w:p w14:paraId="4FC66459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PTGER4</w:t>
            </w:r>
          </w:p>
        </w:tc>
        <w:tc>
          <w:tcPr>
            <w:tcW w:w="2253" w:type="dxa"/>
            <w:vAlign w:val="center"/>
          </w:tcPr>
          <w:p w14:paraId="09049B8D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RRP12</w:t>
            </w:r>
          </w:p>
        </w:tc>
      </w:tr>
      <w:tr w:rsidR="00C10D30" w:rsidRPr="009A5ED2" w14:paraId="74CDE0BB" w14:textId="77777777" w:rsidTr="00ED5545">
        <w:trPr>
          <w:trHeight w:val="273"/>
        </w:trPr>
        <w:tc>
          <w:tcPr>
            <w:tcW w:w="2252" w:type="dxa"/>
            <w:vAlign w:val="center"/>
          </w:tcPr>
          <w:p w14:paraId="1E99DD4F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SLC30A7</w:t>
            </w:r>
          </w:p>
        </w:tc>
        <w:tc>
          <w:tcPr>
            <w:tcW w:w="2252" w:type="dxa"/>
            <w:vAlign w:val="center"/>
          </w:tcPr>
          <w:p w14:paraId="0FCBEFBA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SPCS3</w:t>
            </w:r>
          </w:p>
        </w:tc>
        <w:tc>
          <w:tcPr>
            <w:tcW w:w="2253" w:type="dxa"/>
            <w:vAlign w:val="center"/>
          </w:tcPr>
          <w:p w14:paraId="1DB865C0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TARP</w:t>
            </w:r>
          </w:p>
        </w:tc>
        <w:tc>
          <w:tcPr>
            <w:tcW w:w="2253" w:type="dxa"/>
            <w:vAlign w:val="center"/>
          </w:tcPr>
          <w:p w14:paraId="46242C8C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FC6201">
              <w:rPr>
                <w:color w:val="000000"/>
                <w:lang w:val="en-US"/>
              </w:rPr>
              <w:t>TMEM50A</w:t>
            </w:r>
          </w:p>
        </w:tc>
      </w:tr>
      <w:tr w:rsidR="00C10D30" w:rsidRPr="009A5ED2" w14:paraId="774F8CB2" w14:textId="77777777" w:rsidTr="00ED5545">
        <w:trPr>
          <w:trHeight w:val="73"/>
        </w:trPr>
        <w:tc>
          <w:tcPr>
            <w:tcW w:w="2252" w:type="dxa"/>
            <w:vAlign w:val="center"/>
          </w:tcPr>
          <w:p w14:paraId="19335907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TMPRSS2</w:t>
            </w:r>
          </w:p>
        </w:tc>
        <w:tc>
          <w:tcPr>
            <w:tcW w:w="2252" w:type="dxa"/>
            <w:vAlign w:val="center"/>
          </w:tcPr>
          <w:p w14:paraId="61EB1504" w14:textId="77777777" w:rsidR="00C10D30" w:rsidRPr="00B7510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B75104">
              <w:rPr>
                <w:color w:val="000000"/>
                <w:lang w:val="en-US"/>
              </w:rPr>
              <w:t>UBE2J1</w:t>
            </w:r>
          </w:p>
        </w:tc>
        <w:tc>
          <w:tcPr>
            <w:tcW w:w="2253" w:type="dxa"/>
            <w:vAlign w:val="center"/>
          </w:tcPr>
          <w:p w14:paraId="1292327E" w14:textId="77777777" w:rsidR="00C10D30" w:rsidRPr="008A1534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  <w:r w:rsidRPr="001F3B8E">
              <w:rPr>
                <w:color w:val="000000"/>
                <w:lang w:val="en-US"/>
              </w:rPr>
              <w:t>ZBTB10</w:t>
            </w:r>
          </w:p>
        </w:tc>
        <w:tc>
          <w:tcPr>
            <w:tcW w:w="2253" w:type="dxa"/>
            <w:vAlign w:val="center"/>
          </w:tcPr>
          <w:p w14:paraId="0DA7BECE" w14:textId="77777777" w:rsidR="00C10D30" w:rsidRPr="00FC6201" w:rsidRDefault="00C10D30" w:rsidP="00ED5545">
            <w:pPr>
              <w:spacing w:line="360" w:lineRule="auto"/>
              <w:rPr>
                <w:b/>
                <w:sz w:val="24"/>
                <w:szCs w:val="24"/>
                <w:lang w:val="en-US"/>
              </w:rPr>
            </w:pPr>
          </w:p>
        </w:tc>
      </w:tr>
    </w:tbl>
    <w:p w14:paraId="41D57AC8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5D416B6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  <w:r w:rsidRPr="00B75104">
        <w:rPr>
          <w:b/>
          <w:i/>
          <w:lang w:val="en-US"/>
        </w:rPr>
        <w:t>Supplementary Table 1:</w:t>
      </w:r>
      <w:r w:rsidRPr="001F3B8E">
        <w:rPr>
          <w:b/>
          <w:lang w:val="en-US"/>
        </w:rPr>
        <w:t xml:space="preserve"> </w:t>
      </w:r>
      <w:r w:rsidRPr="008A1534">
        <w:rPr>
          <w:b/>
          <w:lang w:val="en-US"/>
        </w:rPr>
        <w:t>G</w:t>
      </w:r>
      <w:r w:rsidRPr="00FC6201">
        <w:rPr>
          <w:b/>
          <w:lang w:val="en-US"/>
        </w:rPr>
        <w:t xml:space="preserve">enes included in the AR signature. </w:t>
      </w:r>
    </w:p>
    <w:p w14:paraId="2478059B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2B7BDBB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49A884C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0FA677C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160EBCC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7E42AC39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5ED612F9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55A2C108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5FD4434B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D2689F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7A87638D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370319A0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CFADD47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F07B19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35344ADD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3228E0CB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544A3C9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154C404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294A6046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255C22AA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5AAAA74D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79"/>
        <w:gridCol w:w="1748"/>
        <w:gridCol w:w="1749"/>
        <w:gridCol w:w="1749"/>
        <w:gridCol w:w="1749"/>
      </w:tblGrid>
      <w:tr w:rsidR="00C10D30" w:rsidRPr="009A5ED2" w14:paraId="6D383F5C" w14:textId="77777777" w:rsidTr="00ED5545">
        <w:trPr>
          <w:trHeight w:val="261"/>
        </w:trPr>
        <w:tc>
          <w:tcPr>
            <w:tcW w:w="1979" w:type="dxa"/>
            <w:vAlign w:val="center"/>
          </w:tcPr>
          <w:p w14:paraId="5FE1231E" w14:textId="77777777" w:rsidR="00C10D30" w:rsidRPr="009A5ED2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color w:val="000000"/>
                <w:lang w:val="en-US"/>
              </w:rPr>
              <w:t>FLJ39080</w:t>
            </w:r>
          </w:p>
        </w:tc>
        <w:tc>
          <w:tcPr>
            <w:tcW w:w="1748" w:type="dxa"/>
            <w:vAlign w:val="center"/>
          </w:tcPr>
          <w:p w14:paraId="5B0D1030" w14:textId="77777777" w:rsidR="00C10D30" w:rsidRPr="009A5ED2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ANK3</w:t>
            </w:r>
          </w:p>
        </w:tc>
        <w:tc>
          <w:tcPr>
            <w:tcW w:w="1749" w:type="dxa"/>
            <w:vAlign w:val="center"/>
          </w:tcPr>
          <w:p w14:paraId="1F32D68F" w14:textId="77777777" w:rsidR="00C10D30" w:rsidRPr="009A5ED2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SBF2</w:t>
            </w:r>
          </w:p>
        </w:tc>
        <w:tc>
          <w:tcPr>
            <w:tcW w:w="1749" w:type="dxa"/>
          </w:tcPr>
          <w:p w14:paraId="7C5DEC9C" w14:textId="77777777" w:rsidR="00C10D30" w:rsidRPr="009A5ED2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UBE2R2</w:t>
            </w:r>
          </w:p>
        </w:tc>
        <w:tc>
          <w:tcPr>
            <w:tcW w:w="1749" w:type="dxa"/>
            <w:vAlign w:val="center"/>
          </w:tcPr>
          <w:p w14:paraId="3A4B1382" w14:textId="77777777" w:rsidR="00C10D30" w:rsidRPr="009A5ED2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AGBL4</w:t>
            </w:r>
          </w:p>
        </w:tc>
      </w:tr>
      <w:tr w:rsidR="00C10D30" w:rsidRPr="009A5ED2" w14:paraId="7CC66B70" w14:textId="77777777" w:rsidTr="00ED5545">
        <w:trPr>
          <w:trHeight w:val="273"/>
        </w:trPr>
        <w:tc>
          <w:tcPr>
            <w:tcW w:w="1979" w:type="dxa"/>
            <w:vAlign w:val="center"/>
          </w:tcPr>
          <w:p w14:paraId="21E3A429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DNER</w:t>
            </w:r>
          </w:p>
        </w:tc>
        <w:tc>
          <w:tcPr>
            <w:tcW w:w="1748" w:type="dxa"/>
            <w:vAlign w:val="center"/>
          </w:tcPr>
          <w:p w14:paraId="351D7690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RPH3AL</w:t>
            </w:r>
          </w:p>
        </w:tc>
        <w:tc>
          <w:tcPr>
            <w:tcW w:w="1749" w:type="dxa"/>
            <w:vAlign w:val="center"/>
          </w:tcPr>
          <w:p w14:paraId="465A3898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HIF3A</w:t>
            </w:r>
          </w:p>
        </w:tc>
        <w:tc>
          <w:tcPr>
            <w:tcW w:w="1749" w:type="dxa"/>
          </w:tcPr>
          <w:p w14:paraId="0E3A0799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KRTAP19-7</w:t>
            </w:r>
          </w:p>
        </w:tc>
        <w:tc>
          <w:tcPr>
            <w:tcW w:w="1749" w:type="dxa"/>
            <w:vAlign w:val="center"/>
          </w:tcPr>
          <w:p w14:paraId="63422D08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KLF9</w:t>
            </w:r>
          </w:p>
        </w:tc>
      </w:tr>
      <w:tr w:rsidR="00C10D30" w:rsidRPr="009A5ED2" w14:paraId="3583E260" w14:textId="77777777" w:rsidTr="00ED5545">
        <w:trPr>
          <w:trHeight w:val="273"/>
        </w:trPr>
        <w:tc>
          <w:tcPr>
            <w:tcW w:w="1979" w:type="dxa"/>
            <w:vAlign w:val="center"/>
          </w:tcPr>
          <w:p w14:paraId="6314983A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RERE</w:t>
            </w:r>
          </w:p>
        </w:tc>
        <w:tc>
          <w:tcPr>
            <w:tcW w:w="1748" w:type="dxa"/>
            <w:vAlign w:val="center"/>
          </w:tcPr>
          <w:p w14:paraId="2820E2AE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ASPH</w:t>
            </w:r>
          </w:p>
        </w:tc>
        <w:tc>
          <w:tcPr>
            <w:tcW w:w="1749" w:type="dxa"/>
            <w:vAlign w:val="center"/>
          </w:tcPr>
          <w:p w14:paraId="10A4FF7C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CLSTN1</w:t>
            </w:r>
          </w:p>
        </w:tc>
        <w:tc>
          <w:tcPr>
            <w:tcW w:w="1749" w:type="dxa"/>
          </w:tcPr>
          <w:p w14:paraId="24E9FC75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RALA</w:t>
            </w:r>
          </w:p>
        </w:tc>
        <w:tc>
          <w:tcPr>
            <w:tcW w:w="1749" w:type="dxa"/>
            <w:vAlign w:val="center"/>
          </w:tcPr>
          <w:p w14:paraId="3F86E820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MAML3</w:t>
            </w:r>
          </w:p>
        </w:tc>
      </w:tr>
      <w:tr w:rsidR="00C10D30" w:rsidRPr="009A5ED2" w14:paraId="2179D202" w14:textId="77777777" w:rsidTr="00ED5545">
        <w:trPr>
          <w:trHeight w:val="255"/>
        </w:trPr>
        <w:tc>
          <w:tcPr>
            <w:tcW w:w="1979" w:type="dxa"/>
            <w:vAlign w:val="center"/>
          </w:tcPr>
          <w:p w14:paraId="1F90530B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ATP6V1H</w:t>
            </w:r>
          </w:p>
        </w:tc>
        <w:tc>
          <w:tcPr>
            <w:tcW w:w="1748" w:type="dxa"/>
            <w:vAlign w:val="center"/>
          </w:tcPr>
          <w:p w14:paraId="7ECEA27C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THADA</w:t>
            </w:r>
          </w:p>
        </w:tc>
        <w:tc>
          <w:tcPr>
            <w:tcW w:w="1749" w:type="dxa"/>
            <w:vAlign w:val="center"/>
          </w:tcPr>
          <w:p w14:paraId="583C78EA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LIMD1</w:t>
            </w:r>
          </w:p>
        </w:tc>
        <w:tc>
          <w:tcPr>
            <w:tcW w:w="1749" w:type="dxa"/>
          </w:tcPr>
          <w:p w14:paraId="22F78B3E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CAM1KD</w:t>
            </w:r>
          </w:p>
        </w:tc>
        <w:tc>
          <w:tcPr>
            <w:tcW w:w="1749" w:type="dxa"/>
            <w:vAlign w:val="center"/>
          </w:tcPr>
          <w:p w14:paraId="0DA58206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PDE6A</w:t>
            </w:r>
          </w:p>
        </w:tc>
      </w:tr>
      <w:tr w:rsidR="00C10D30" w:rsidRPr="009A5ED2" w14:paraId="2F30B041" w14:textId="77777777" w:rsidTr="00ED5545">
        <w:trPr>
          <w:trHeight w:val="282"/>
        </w:trPr>
        <w:tc>
          <w:tcPr>
            <w:tcW w:w="1979" w:type="dxa"/>
            <w:vAlign w:val="center"/>
          </w:tcPr>
          <w:p w14:paraId="597A688C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CNTNAP2</w:t>
            </w:r>
          </w:p>
        </w:tc>
        <w:tc>
          <w:tcPr>
            <w:tcW w:w="1748" w:type="dxa"/>
            <w:vAlign w:val="center"/>
          </w:tcPr>
          <w:p w14:paraId="4809AA2F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EXT2</w:t>
            </w:r>
          </w:p>
        </w:tc>
        <w:tc>
          <w:tcPr>
            <w:tcW w:w="1749" w:type="dxa"/>
            <w:vAlign w:val="center"/>
          </w:tcPr>
          <w:p w14:paraId="35D2B96C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PTGFR</w:t>
            </w:r>
          </w:p>
        </w:tc>
        <w:tc>
          <w:tcPr>
            <w:tcW w:w="1749" w:type="dxa"/>
          </w:tcPr>
          <w:p w14:paraId="702030BC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PARD3B</w:t>
            </w:r>
          </w:p>
        </w:tc>
        <w:tc>
          <w:tcPr>
            <w:tcW w:w="1749" w:type="dxa"/>
            <w:vAlign w:val="center"/>
          </w:tcPr>
          <w:p w14:paraId="1DFA8799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DGKB</w:t>
            </w:r>
          </w:p>
        </w:tc>
      </w:tr>
      <w:tr w:rsidR="00C10D30" w:rsidRPr="009A5ED2" w14:paraId="1B015E91" w14:textId="77777777" w:rsidTr="00ED5545">
        <w:trPr>
          <w:trHeight w:val="273"/>
        </w:trPr>
        <w:tc>
          <w:tcPr>
            <w:tcW w:w="1979" w:type="dxa"/>
            <w:vAlign w:val="center"/>
          </w:tcPr>
          <w:p w14:paraId="79E685E0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LARS2</w:t>
            </w:r>
          </w:p>
        </w:tc>
        <w:tc>
          <w:tcPr>
            <w:tcW w:w="1748" w:type="dxa"/>
            <w:vAlign w:val="center"/>
          </w:tcPr>
          <w:p w14:paraId="1BAAE188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AMOTL1</w:t>
            </w:r>
          </w:p>
        </w:tc>
        <w:tc>
          <w:tcPr>
            <w:tcW w:w="1749" w:type="dxa"/>
            <w:vAlign w:val="center"/>
          </w:tcPr>
          <w:p w14:paraId="059ADB54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ARHGAP6</w:t>
            </w:r>
          </w:p>
        </w:tc>
        <w:tc>
          <w:tcPr>
            <w:tcW w:w="1749" w:type="dxa"/>
          </w:tcPr>
          <w:p w14:paraId="20DCCC7B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TOP2B</w:t>
            </w:r>
          </w:p>
        </w:tc>
        <w:tc>
          <w:tcPr>
            <w:tcW w:w="1749" w:type="dxa"/>
            <w:vAlign w:val="center"/>
          </w:tcPr>
          <w:p w14:paraId="519D4F8B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KIF5C</w:t>
            </w:r>
          </w:p>
        </w:tc>
      </w:tr>
      <w:tr w:rsidR="00C10D30" w:rsidRPr="009A5ED2" w14:paraId="2C000DD2" w14:textId="77777777" w:rsidTr="00ED5545">
        <w:trPr>
          <w:trHeight w:val="255"/>
        </w:trPr>
        <w:tc>
          <w:tcPr>
            <w:tcW w:w="1979" w:type="dxa"/>
            <w:vAlign w:val="center"/>
          </w:tcPr>
          <w:p w14:paraId="1E9596B4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PNKD</w:t>
            </w:r>
          </w:p>
        </w:tc>
        <w:tc>
          <w:tcPr>
            <w:tcW w:w="1748" w:type="dxa"/>
            <w:vAlign w:val="center"/>
          </w:tcPr>
          <w:p w14:paraId="6BC32971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COBLL1</w:t>
            </w:r>
          </w:p>
        </w:tc>
        <w:tc>
          <w:tcPr>
            <w:tcW w:w="1749" w:type="dxa"/>
            <w:vAlign w:val="center"/>
          </w:tcPr>
          <w:p w14:paraId="3919BAC7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XBP1</w:t>
            </w:r>
          </w:p>
        </w:tc>
        <w:tc>
          <w:tcPr>
            <w:tcW w:w="1749" w:type="dxa"/>
          </w:tcPr>
          <w:p w14:paraId="2B1F3F55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GPC6</w:t>
            </w:r>
          </w:p>
        </w:tc>
        <w:tc>
          <w:tcPr>
            <w:tcW w:w="1749" w:type="dxa"/>
            <w:vAlign w:val="center"/>
          </w:tcPr>
          <w:p w14:paraId="68CD6DF4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RECK</w:t>
            </w:r>
          </w:p>
        </w:tc>
      </w:tr>
      <w:tr w:rsidR="00C10D30" w:rsidRPr="009A5ED2" w14:paraId="26BDE493" w14:textId="77777777" w:rsidTr="00ED5545">
        <w:trPr>
          <w:trHeight w:val="273"/>
        </w:trPr>
        <w:tc>
          <w:tcPr>
            <w:tcW w:w="1979" w:type="dxa"/>
            <w:vAlign w:val="center"/>
          </w:tcPr>
          <w:p w14:paraId="191F0583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LPP</w:t>
            </w:r>
          </w:p>
        </w:tc>
        <w:tc>
          <w:tcPr>
            <w:tcW w:w="1748" w:type="dxa"/>
            <w:vAlign w:val="center"/>
          </w:tcPr>
          <w:p w14:paraId="56232C5C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RBM33</w:t>
            </w:r>
          </w:p>
        </w:tc>
        <w:tc>
          <w:tcPr>
            <w:tcW w:w="1749" w:type="dxa"/>
            <w:vAlign w:val="center"/>
          </w:tcPr>
          <w:p w14:paraId="1E69A0FD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DNAH5</w:t>
            </w:r>
          </w:p>
        </w:tc>
        <w:tc>
          <w:tcPr>
            <w:tcW w:w="1749" w:type="dxa"/>
          </w:tcPr>
          <w:p w14:paraId="5551BC09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BCAT2</w:t>
            </w:r>
          </w:p>
        </w:tc>
        <w:tc>
          <w:tcPr>
            <w:tcW w:w="1749" w:type="dxa"/>
            <w:vAlign w:val="center"/>
          </w:tcPr>
          <w:p w14:paraId="3BA792F7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IL20RA</w:t>
            </w:r>
          </w:p>
        </w:tc>
      </w:tr>
      <w:tr w:rsidR="00C10D30" w:rsidRPr="009A5ED2" w14:paraId="2C213F54" w14:textId="77777777" w:rsidTr="00ED5545">
        <w:trPr>
          <w:trHeight w:val="255"/>
        </w:trPr>
        <w:tc>
          <w:tcPr>
            <w:tcW w:w="1979" w:type="dxa"/>
            <w:vAlign w:val="center"/>
          </w:tcPr>
          <w:p w14:paraId="5DF6A2E2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NSMCE2</w:t>
            </w:r>
          </w:p>
        </w:tc>
        <w:tc>
          <w:tcPr>
            <w:tcW w:w="1748" w:type="dxa"/>
            <w:vAlign w:val="center"/>
          </w:tcPr>
          <w:p w14:paraId="59D39CE1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MBNL1</w:t>
            </w:r>
          </w:p>
        </w:tc>
        <w:tc>
          <w:tcPr>
            <w:tcW w:w="1749" w:type="dxa"/>
            <w:vAlign w:val="center"/>
          </w:tcPr>
          <w:p w14:paraId="26364958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PMFBP1</w:t>
            </w:r>
          </w:p>
        </w:tc>
        <w:tc>
          <w:tcPr>
            <w:tcW w:w="1749" w:type="dxa"/>
          </w:tcPr>
          <w:p w14:paraId="0BA87423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HSD17B14</w:t>
            </w:r>
          </w:p>
        </w:tc>
        <w:tc>
          <w:tcPr>
            <w:tcW w:w="1749" w:type="dxa"/>
            <w:vAlign w:val="center"/>
          </w:tcPr>
          <w:p w14:paraId="587C1AE9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AGTPBP1</w:t>
            </w:r>
          </w:p>
        </w:tc>
      </w:tr>
      <w:tr w:rsidR="00C10D30" w:rsidRPr="009A5ED2" w14:paraId="5152AC95" w14:textId="77777777" w:rsidTr="00ED5545">
        <w:trPr>
          <w:trHeight w:val="96"/>
        </w:trPr>
        <w:tc>
          <w:tcPr>
            <w:tcW w:w="1979" w:type="dxa"/>
            <w:vAlign w:val="center"/>
          </w:tcPr>
          <w:p w14:paraId="12873576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NFIC</w:t>
            </w:r>
          </w:p>
        </w:tc>
        <w:tc>
          <w:tcPr>
            <w:tcW w:w="1748" w:type="dxa"/>
            <w:vAlign w:val="center"/>
          </w:tcPr>
          <w:p w14:paraId="681AAF54" w14:textId="77777777" w:rsidR="00C10D30" w:rsidRPr="00B7510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ZBTB20</w:t>
            </w:r>
          </w:p>
        </w:tc>
        <w:tc>
          <w:tcPr>
            <w:tcW w:w="1749" w:type="dxa"/>
            <w:vAlign w:val="center"/>
          </w:tcPr>
          <w:p w14:paraId="62C523F2" w14:textId="77777777" w:rsidR="00C10D30" w:rsidRPr="008A1534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ATG16L1</w:t>
            </w:r>
          </w:p>
        </w:tc>
        <w:tc>
          <w:tcPr>
            <w:tcW w:w="1749" w:type="dxa"/>
          </w:tcPr>
          <w:p w14:paraId="4000F379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  <w:r w:rsidRPr="00FC6201">
              <w:rPr>
                <w:lang w:val="en-US"/>
              </w:rPr>
              <w:t>TK2</w:t>
            </w:r>
          </w:p>
        </w:tc>
        <w:tc>
          <w:tcPr>
            <w:tcW w:w="1749" w:type="dxa"/>
            <w:vAlign w:val="center"/>
          </w:tcPr>
          <w:p w14:paraId="7F894CC2" w14:textId="77777777" w:rsidR="00C10D30" w:rsidRPr="00FC6201" w:rsidRDefault="00C10D30" w:rsidP="00ED5545">
            <w:pPr>
              <w:spacing w:line="360" w:lineRule="auto"/>
              <w:rPr>
                <w:sz w:val="24"/>
                <w:szCs w:val="24"/>
                <w:lang w:val="en-US"/>
              </w:rPr>
            </w:pPr>
          </w:p>
        </w:tc>
      </w:tr>
    </w:tbl>
    <w:p w14:paraId="6BB39E94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64D7746C" w14:textId="77777777" w:rsidR="00C10D30" w:rsidRPr="00FC6201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  <w:r w:rsidRPr="00B75104">
        <w:rPr>
          <w:b/>
          <w:i/>
          <w:lang w:val="en-US"/>
        </w:rPr>
        <w:t>Supplementary Table 2:</w:t>
      </w:r>
      <w:r w:rsidRPr="00B75104">
        <w:rPr>
          <w:b/>
          <w:lang w:val="en-US"/>
        </w:rPr>
        <w:t xml:space="preserve"> Genes included in the acquired </w:t>
      </w:r>
      <w:r w:rsidRPr="001F3B8E">
        <w:rPr>
          <w:b/>
          <w:lang w:val="en-US"/>
        </w:rPr>
        <w:t>ADT resistance signature</w:t>
      </w:r>
      <w:r w:rsidRPr="008A1534">
        <w:rPr>
          <w:b/>
          <w:lang w:val="en-US"/>
        </w:rPr>
        <w:t>.</w:t>
      </w:r>
    </w:p>
    <w:p w14:paraId="389A395D" w14:textId="77777777" w:rsidR="00C10D30" w:rsidRPr="00FC6201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F976E5E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3F71CDDC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BF3563A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113FB8BA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549E8040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5FAAF86E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3D09845B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31275C38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4E099CEC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1D5D5A3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371A821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1A4BD2A2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9DC3FC1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4186C414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6A1CFB7F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74E914DE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2CD291C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252EF5A1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1591EAC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19E853C5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0E27BFF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495"/>
        <w:gridCol w:w="1890"/>
      </w:tblGrid>
      <w:tr w:rsidR="00C10D30" w:rsidRPr="009A5ED2" w14:paraId="34475DBB" w14:textId="77777777" w:rsidTr="00ED5545">
        <w:trPr>
          <w:jc w:val="center"/>
        </w:trPr>
        <w:tc>
          <w:tcPr>
            <w:tcW w:w="6385" w:type="dxa"/>
            <w:gridSpan w:val="2"/>
          </w:tcPr>
          <w:p w14:paraId="0BBB876F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lastRenderedPageBreak/>
              <w:t>Clinical characteristics (n=43)</w:t>
            </w:r>
          </w:p>
        </w:tc>
      </w:tr>
      <w:tr w:rsidR="00C10D30" w:rsidRPr="009A5ED2" w14:paraId="26BC2D77" w14:textId="77777777" w:rsidTr="00ED5545">
        <w:trPr>
          <w:jc w:val="center"/>
        </w:trPr>
        <w:tc>
          <w:tcPr>
            <w:tcW w:w="6385" w:type="dxa"/>
            <w:gridSpan w:val="2"/>
            <w:shd w:val="clear" w:color="auto" w:fill="EBEBEB"/>
          </w:tcPr>
          <w:p w14:paraId="30E39AF3" w14:textId="77777777" w:rsidR="00C10D30" w:rsidRPr="00B75104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 xml:space="preserve">Archival (castration </w:t>
            </w:r>
            <w:r w:rsidRPr="00B75104">
              <w:rPr>
                <w:b/>
                <w:sz w:val="22"/>
                <w:szCs w:val="22"/>
                <w:lang w:val="en-US"/>
              </w:rPr>
              <w:t>sensitive) biopsy</w:t>
            </w:r>
          </w:p>
        </w:tc>
      </w:tr>
      <w:tr w:rsidR="00C10D30" w:rsidRPr="009A5ED2" w14:paraId="2D9A5705" w14:textId="77777777" w:rsidTr="00ED5545">
        <w:trPr>
          <w:trHeight w:val="242"/>
          <w:jc w:val="center"/>
        </w:trPr>
        <w:tc>
          <w:tcPr>
            <w:tcW w:w="4495" w:type="dxa"/>
          </w:tcPr>
          <w:p w14:paraId="1C28ED83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 xml:space="preserve">Histology </w:t>
            </w:r>
          </w:p>
          <w:p w14:paraId="692C6A0E" w14:textId="77777777" w:rsidR="00C10D30" w:rsidRPr="00B75104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 xml:space="preserve">Adenocarcinoma </w:t>
            </w:r>
          </w:p>
        </w:tc>
        <w:tc>
          <w:tcPr>
            <w:tcW w:w="1890" w:type="dxa"/>
          </w:tcPr>
          <w:p w14:paraId="67ED8AC4" w14:textId="77777777" w:rsidR="00C10D30" w:rsidRPr="001F3B8E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b/>
                <w:sz w:val="22"/>
                <w:szCs w:val="22"/>
                <w:lang w:val="en-US"/>
              </w:rPr>
              <w:t>(N, %)</w:t>
            </w:r>
          </w:p>
          <w:p w14:paraId="1EF1641C" w14:textId="77777777" w:rsidR="00C10D30" w:rsidRPr="008A153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8A1534">
              <w:rPr>
                <w:sz w:val="22"/>
                <w:szCs w:val="22"/>
                <w:lang w:val="en-US"/>
              </w:rPr>
              <w:t>43, 100%</w:t>
            </w:r>
          </w:p>
        </w:tc>
      </w:tr>
      <w:tr w:rsidR="00C10D30" w:rsidRPr="009A5ED2" w14:paraId="52249EB6" w14:textId="77777777" w:rsidTr="00ED5545">
        <w:trPr>
          <w:trHeight w:val="242"/>
          <w:jc w:val="center"/>
        </w:trPr>
        <w:tc>
          <w:tcPr>
            <w:tcW w:w="4495" w:type="dxa"/>
          </w:tcPr>
          <w:p w14:paraId="15093449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 xml:space="preserve">Gleason score </w:t>
            </w:r>
          </w:p>
          <w:p w14:paraId="1D27835A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&lt;7</w:t>
            </w:r>
          </w:p>
          <w:p w14:paraId="0FE6DB54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7</w:t>
            </w:r>
          </w:p>
          <w:p w14:paraId="2678F1DF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&gt;7</w:t>
            </w:r>
          </w:p>
          <w:p w14:paraId="08E3AF03" w14:textId="77777777" w:rsidR="00C10D30" w:rsidRPr="001F3B8E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1F3B8E">
              <w:rPr>
                <w:sz w:val="22"/>
                <w:szCs w:val="22"/>
                <w:lang w:val="en-US"/>
              </w:rPr>
              <w:t>NR</w:t>
            </w:r>
          </w:p>
        </w:tc>
        <w:tc>
          <w:tcPr>
            <w:tcW w:w="1890" w:type="dxa"/>
          </w:tcPr>
          <w:p w14:paraId="21BDC601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8A1534">
              <w:rPr>
                <w:b/>
                <w:sz w:val="22"/>
                <w:szCs w:val="22"/>
                <w:lang w:val="en-US"/>
              </w:rPr>
              <w:t>(N, %)</w:t>
            </w:r>
          </w:p>
          <w:p w14:paraId="0861EBE2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FC6201">
              <w:rPr>
                <w:sz w:val="22"/>
                <w:szCs w:val="22"/>
                <w:lang w:val="en-US"/>
              </w:rPr>
              <w:t>3, 7%</w:t>
            </w:r>
          </w:p>
          <w:p w14:paraId="2FA2F693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9, 21%</w:t>
            </w:r>
          </w:p>
          <w:p w14:paraId="19DA2518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30, 70%</w:t>
            </w:r>
          </w:p>
          <w:p w14:paraId="60CDCC54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1, 2%</w:t>
            </w:r>
          </w:p>
        </w:tc>
      </w:tr>
      <w:tr w:rsidR="00C10D30" w:rsidRPr="009A5ED2" w14:paraId="611CE5DC" w14:textId="77777777" w:rsidTr="00ED5545">
        <w:trPr>
          <w:trHeight w:val="242"/>
          <w:jc w:val="center"/>
        </w:trPr>
        <w:tc>
          <w:tcPr>
            <w:tcW w:w="4495" w:type="dxa"/>
          </w:tcPr>
          <w:p w14:paraId="61E9910B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 xml:space="preserve">Metastatic at diagnosis </w:t>
            </w:r>
          </w:p>
          <w:p w14:paraId="586E4689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M0</w:t>
            </w:r>
          </w:p>
          <w:p w14:paraId="1994D30F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M1</w:t>
            </w:r>
          </w:p>
          <w:p w14:paraId="7D719F64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NR</w:t>
            </w:r>
          </w:p>
        </w:tc>
        <w:tc>
          <w:tcPr>
            <w:tcW w:w="1890" w:type="dxa"/>
          </w:tcPr>
          <w:p w14:paraId="0AFCC155" w14:textId="77777777" w:rsidR="00C10D30" w:rsidRPr="008A153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1F3B8E">
              <w:rPr>
                <w:b/>
                <w:sz w:val="22"/>
                <w:szCs w:val="22"/>
                <w:lang w:val="en-US"/>
              </w:rPr>
              <w:t>(N, %)</w:t>
            </w:r>
          </w:p>
          <w:p w14:paraId="1D91930D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FC6201">
              <w:rPr>
                <w:sz w:val="22"/>
                <w:szCs w:val="22"/>
                <w:lang w:val="en-US"/>
              </w:rPr>
              <w:t>19, 44%</w:t>
            </w:r>
          </w:p>
          <w:p w14:paraId="74C323E6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FC6201">
              <w:rPr>
                <w:sz w:val="22"/>
                <w:szCs w:val="22"/>
                <w:lang w:val="en-US"/>
              </w:rPr>
              <w:t>18, 42%</w:t>
            </w:r>
          </w:p>
          <w:p w14:paraId="7D452803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6, 14%</w:t>
            </w:r>
          </w:p>
        </w:tc>
      </w:tr>
      <w:tr w:rsidR="00C10D30" w:rsidRPr="009A5ED2" w14:paraId="0AEE7FB5" w14:textId="77777777" w:rsidTr="00ED5545">
        <w:trPr>
          <w:trHeight w:val="242"/>
          <w:jc w:val="center"/>
        </w:trPr>
        <w:tc>
          <w:tcPr>
            <w:tcW w:w="4495" w:type="dxa"/>
          </w:tcPr>
          <w:p w14:paraId="2CAB22FB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 xml:space="preserve">Treatment intent </w:t>
            </w:r>
          </w:p>
          <w:p w14:paraId="3C69CCE7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Radical</w:t>
            </w:r>
          </w:p>
          <w:p w14:paraId="41E68BF7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Palliative</w:t>
            </w:r>
          </w:p>
        </w:tc>
        <w:tc>
          <w:tcPr>
            <w:tcW w:w="1890" w:type="dxa"/>
          </w:tcPr>
          <w:p w14:paraId="44945899" w14:textId="77777777" w:rsidR="00C10D30" w:rsidRPr="001F3B8E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b/>
                <w:sz w:val="22"/>
                <w:szCs w:val="22"/>
                <w:lang w:val="en-US"/>
              </w:rPr>
              <w:t>(N, %)</w:t>
            </w:r>
          </w:p>
          <w:p w14:paraId="0A17C592" w14:textId="77777777" w:rsidR="00C10D30" w:rsidRPr="008A153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8A1534">
              <w:rPr>
                <w:sz w:val="22"/>
                <w:szCs w:val="22"/>
                <w:lang w:val="en-US"/>
              </w:rPr>
              <w:t>16, 37%</w:t>
            </w:r>
          </w:p>
          <w:p w14:paraId="4D03194D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FC6201">
              <w:rPr>
                <w:sz w:val="22"/>
                <w:szCs w:val="22"/>
                <w:lang w:val="en-US"/>
              </w:rPr>
              <w:t>27, 63%</w:t>
            </w:r>
          </w:p>
        </w:tc>
      </w:tr>
      <w:tr w:rsidR="00C10D30" w:rsidRPr="009A5ED2" w14:paraId="4EC10620" w14:textId="77777777" w:rsidTr="00ED5545">
        <w:trPr>
          <w:trHeight w:val="242"/>
          <w:jc w:val="center"/>
        </w:trPr>
        <w:tc>
          <w:tcPr>
            <w:tcW w:w="6385" w:type="dxa"/>
            <w:gridSpan w:val="2"/>
            <w:shd w:val="clear" w:color="auto" w:fill="EBEBEB"/>
          </w:tcPr>
          <w:p w14:paraId="7AA60955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>Paired met</w:t>
            </w:r>
            <w:r w:rsidRPr="00B75104">
              <w:rPr>
                <w:b/>
                <w:sz w:val="22"/>
                <w:szCs w:val="22"/>
                <w:lang w:val="en-US"/>
              </w:rPr>
              <w:t>astatic castration resistant biopsy</w:t>
            </w:r>
          </w:p>
        </w:tc>
      </w:tr>
      <w:tr w:rsidR="00C10D30" w:rsidRPr="009A5ED2" w14:paraId="453B8723" w14:textId="77777777" w:rsidTr="00ED5545">
        <w:trPr>
          <w:trHeight w:val="242"/>
          <w:jc w:val="center"/>
        </w:trPr>
        <w:tc>
          <w:tcPr>
            <w:tcW w:w="4495" w:type="dxa"/>
          </w:tcPr>
          <w:p w14:paraId="5E14EA64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 xml:space="preserve">Biopsy site </w:t>
            </w:r>
          </w:p>
          <w:p w14:paraId="6370E654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 xml:space="preserve">Bone </w:t>
            </w:r>
          </w:p>
          <w:p w14:paraId="7D4102D9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Lymph node</w:t>
            </w:r>
          </w:p>
          <w:p w14:paraId="421732F9" w14:textId="77777777" w:rsidR="00C10D30" w:rsidRPr="001F3B8E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Other</w:t>
            </w:r>
          </w:p>
        </w:tc>
        <w:tc>
          <w:tcPr>
            <w:tcW w:w="1890" w:type="dxa"/>
          </w:tcPr>
          <w:p w14:paraId="0F0B42EA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8A1534">
              <w:rPr>
                <w:b/>
                <w:sz w:val="22"/>
                <w:szCs w:val="22"/>
                <w:lang w:val="en-US"/>
              </w:rPr>
              <w:t>(N, %)</w:t>
            </w:r>
          </w:p>
          <w:p w14:paraId="3E12D749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FC6201">
              <w:rPr>
                <w:sz w:val="22"/>
                <w:szCs w:val="22"/>
                <w:lang w:val="en-US"/>
              </w:rPr>
              <w:t>26, 60%</w:t>
            </w:r>
          </w:p>
          <w:p w14:paraId="73D9E1E9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15, 35%</w:t>
            </w:r>
          </w:p>
          <w:p w14:paraId="08BC920C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2, 5%</w:t>
            </w:r>
          </w:p>
        </w:tc>
      </w:tr>
      <w:tr w:rsidR="00C10D30" w:rsidRPr="009A5ED2" w14:paraId="094F1BE5" w14:textId="77777777" w:rsidTr="00ED5545">
        <w:trPr>
          <w:trHeight w:val="242"/>
          <w:jc w:val="center"/>
        </w:trPr>
        <w:tc>
          <w:tcPr>
            <w:tcW w:w="4495" w:type="dxa"/>
          </w:tcPr>
          <w:p w14:paraId="17BC2D13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>Systemic therapies prior to biopsy^</w:t>
            </w:r>
          </w:p>
          <w:p w14:paraId="2919DFD6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0</w:t>
            </w:r>
          </w:p>
          <w:p w14:paraId="60ACD57B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1</w:t>
            </w:r>
          </w:p>
          <w:p w14:paraId="6186A720" w14:textId="77777777" w:rsidR="00C10D30" w:rsidRPr="00B7510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2</w:t>
            </w:r>
          </w:p>
          <w:p w14:paraId="05C64F7E" w14:textId="77777777" w:rsidR="00C10D30" w:rsidRPr="001F3B8E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1F3B8E">
              <w:rPr>
                <w:sz w:val="22"/>
                <w:szCs w:val="22"/>
                <w:lang w:val="en-US"/>
              </w:rPr>
              <w:t>3</w:t>
            </w:r>
          </w:p>
          <w:p w14:paraId="23E45896" w14:textId="77777777" w:rsidR="00C10D30" w:rsidRPr="00FC6201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8A1534">
              <w:rPr>
                <w:sz w:val="22"/>
                <w:szCs w:val="22"/>
                <w:lang w:val="en-US"/>
              </w:rPr>
              <w:t>4</w:t>
            </w:r>
          </w:p>
        </w:tc>
        <w:tc>
          <w:tcPr>
            <w:tcW w:w="1890" w:type="dxa"/>
          </w:tcPr>
          <w:p w14:paraId="0A2734BB" w14:textId="77777777" w:rsidR="00C10D30" w:rsidRPr="00FC6201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FC6201">
              <w:rPr>
                <w:b/>
                <w:sz w:val="22"/>
                <w:szCs w:val="22"/>
                <w:lang w:val="en-US"/>
              </w:rPr>
              <w:t>(N, %)</w:t>
            </w:r>
          </w:p>
          <w:p w14:paraId="1D1EB34A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5, 12%</w:t>
            </w:r>
          </w:p>
          <w:p w14:paraId="3DD0F10E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6, 14%</w:t>
            </w:r>
          </w:p>
          <w:p w14:paraId="13BC7164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13, 30%</w:t>
            </w:r>
          </w:p>
          <w:p w14:paraId="3F56D1DC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12, 28%</w:t>
            </w:r>
          </w:p>
          <w:p w14:paraId="00BDB82C" w14:textId="77777777" w:rsidR="00C10D30" w:rsidRPr="009A5ED2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9A5ED2">
              <w:rPr>
                <w:sz w:val="22"/>
                <w:szCs w:val="22"/>
                <w:lang w:val="en-US"/>
              </w:rPr>
              <w:t>7, 16%</w:t>
            </w:r>
          </w:p>
        </w:tc>
      </w:tr>
      <w:tr w:rsidR="00C10D30" w:rsidRPr="009A5ED2" w14:paraId="1CA4EDE1" w14:textId="77777777" w:rsidTr="00ED5545">
        <w:trPr>
          <w:trHeight w:val="242"/>
          <w:jc w:val="center"/>
        </w:trPr>
        <w:tc>
          <w:tcPr>
            <w:tcW w:w="4495" w:type="dxa"/>
          </w:tcPr>
          <w:p w14:paraId="3AEDE49A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9A5ED2">
              <w:rPr>
                <w:b/>
                <w:sz w:val="22"/>
                <w:szCs w:val="22"/>
                <w:lang w:val="en-US"/>
              </w:rPr>
              <w:t>AR targeting therapy prior to biopsy</w:t>
            </w:r>
          </w:p>
          <w:p w14:paraId="5367C711" w14:textId="77777777" w:rsidR="00C10D30" w:rsidRPr="00B75104" w:rsidRDefault="00C10D30" w:rsidP="00ED5545">
            <w:pPr>
              <w:spacing w:line="360" w:lineRule="auto"/>
              <w:jc w:val="both"/>
              <w:rPr>
                <w:b/>
                <w:sz w:val="22"/>
                <w:szCs w:val="22"/>
                <w:lang w:val="en-US"/>
              </w:rPr>
            </w:pPr>
            <w:r w:rsidRPr="00B75104">
              <w:rPr>
                <w:sz w:val="22"/>
                <w:szCs w:val="22"/>
                <w:lang w:val="en-US"/>
              </w:rPr>
              <w:t>Post abiraterone or enzalutamide</w:t>
            </w:r>
          </w:p>
        </w:tc>
        <w:tc>
          <w:tcPr>
            <w:tcW w:w="1890" w:type="dxa"/>
          </w:tcPr>
          <w:p w14:paraId="4F4CB489" w14:textId="77777777" w:rsidR="00C10D30" w:rsidRPr="001F3B8E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B75104">
              <w:rPr>
                <w:b/>
                <w:sz w:val="22"/>
                <w:szCs w:val="22"/>
                <w:lang w:val="en-US"/>
              </w:rPr>
              <w:t>(N, %)</w:t>
            </w:r>
          </w:p>
          <w:p w14:paraId="4CB6D20C" w14:textId="77777777" w:rsidR="00C10D30" w:rsidRPr="008A1534" w:rsidRDefault="00C10D30" w:rsidP="00ED5545">
            <w:pPr>
              <w:spacing w:line="360" w:lineRule="auto"/>
              <w:jc w:val="both"/>
              <w:rPr>
                <w:sz w:val="22"/>
                <w:szCs w:val="22"/>
                <w:lang w:val="en-US"/>
              </w:rPr>
            </w:pPr>
            <w:r w:rsidRPr="008A1534">
              <w:rPr>
                <w:sz w:val="22"/>
                <w:szCs w:val="22"/>
                <w:lang w:val="en-US"/>
              </w:rPr>
              <w:t>36, 84%</w:t>
            </w:r>
          </w:p>
        </w:tc>
      </w:tr>
    </w:tbl>
    <w:p w14:paraId="7E468A34" w14:textId="77777777" w:rsidR="00C10D30" w:rsidRPr="009A5ED2" w:rsidRDefault="00C10D30" w:rsidP="00C10D30">
      <w:pPr>
        <w:spacing w:line="360" w:lineRule="auto"/>
        <w:jc w:val="both"/>
        <w:rPr>
          <w:b/>
          <w:lang w:val="en-US"/>
        </w:rPr>
      </w:pPr>
    </w:p>
    <w:p w14:paraId="7330F94E" w14:textId="77777777" w:rsidR="00C10D30" w:rsidRPr="00FC6201" w:rsidRDefault="00C10D30" w:rsidP="00C10D30">
      <w:pPr>
        <w:spacing w:line="360" w:lineRule="auto"/>
        <w:jc w:val="both"/>
        <w:rPr>
          <w:b/>
          <w:i/>
          <w:color w:val="000000" w:themeColor="text1"/>
          <w:u w:val="single"/>
          <w:lang w:val="en-US"/>
        </w:rPr>
      </w:pPr>
      <w:r w:rsidRPr="00B75104">
        <w:rPr>
          <w:b/>
          <w:i/>
          <w:lang w:val="en-US"/>
        </w:rPr>
        <w:t>Supplementary Table 3</w:t>
      </w:r>
      <w:r w:rsidRPr="00B75104">
        <w:rPr>
          <w:b/>
          <w:lang w:val="en-US"/>
        </w:rPr>
        <w:t>: Clinical characteristics of prostate cancer patients with matched, same patient,</w:t>
      </w:r>
      <w:r w:rsidRPr="001F3B8E">
        <w:rPr>
          <w:b/>
          <w:lang w:val="en-US"/>
        </w:rPr>
        <w:t xml:space="preserve"> diagnostic (archival) castration sensitive and metas</w:t>
      </w:r>
      <w:r w:rsidRPr="008A1534">
        <w:rPr>
          <w:b/>
          <w:lang w:val="en-US"/>
        </w:rPr>
        <w:t xml:space="preserve">tatic castration resistant tissue biopsies. </w:t>
      </w:r>
      <w:r w:rsidRPr="00FC6201">
        <w:rPr>
          <w:lang w:val="en-US"/>
        </w:rPr>
        <w:t xml:space="preserve">N – number, NR – not recorded, AR – androgen receptor, ^ - systemic therapies include docetaxel, </w:t>
      </w:r>
      <w:proofErr w:type="spellStart"/>
      <w:r w:rsidRPr="00FC6201">
        <w:rPr>
          <w:lang w:val="en-US"/>
        </w:rPr>
        <w:t>cabazitaxel</w:t>
      </w:r>
      <w:proofErr w:type="spellEnd"/>
      <w:r w:rsidRPr="00FC6201">
        <w:rPr>
          <w:lang w:val="en-US"/>
        </w:rPr>
        <w:t xml:space="preserve">, </w:t>
      </w:r>
      <w:proofErr w:type="spellStart"/>
      <w:r w:rsidRPr="00FC6201">
        <w:rPr>
          <w:lang w:val="en-US"/>
        </w:rPr>
        <w:t>abiraterone</w:t>
      </w:r>
      <w:proofErr w:type="spellEnd"/>
      <w:r w:rsidRPr="00FC6201">
        <w:rPr>
          <w:lang w:val="en-US"/>
        </w:rPr>
        <w:t xml:space="preserve"> and enzalutamide.</w:t>
      </w:r>
    </w:p>
    <w:p w14:paraId="38D90E76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A0C98B5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  <w:r w:rsidRPr="009A5ED2">
        <w:rPr>
          <w:lang w:val="en-US"/>
        </w:rPr>
        <w:br w:type="page"/>
      </w:r>
    </w:p>
    <w:tbl>
      <w:tblPr>
        <w:tblW w:w="55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90"/>
        <w:gridCol w:w="1600"/>
        <w:gridCol w:w="2160"/>
      </w:tblGrid>
      <w:tr w:rsidR="00C10D30" w:rsidRPr="009A5ED2" w14:paraId="4BE639E1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504B61C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lastRenderedPageBreak/>
              <w:t xml:space="preserve">ATAD2A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76F2B2E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7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57C56CA7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PBRM1(2)   </w:t>
            </w:r>
          </w:p>
        </w:tc>
      </w:tr>
      <w:tr w:rsidR="00C10D30" w:rsidRPr="009A5ED2" w14:paraId="5433AB7A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5A474634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TAD2B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7B5D0E1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BRD9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3BF229A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BRM1(5)   </w:t>
            </w:r>
          </w:p>
        </w:tc>
      </w:tr>
      <w:tr w:rsidR="00C10D30" w:rsidRPr="009A5ED2" w14:paraId="474242EE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5D4644A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AZ2A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6BC5AD7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BRDT(1)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199D6BE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CAF   </w:t>
            </w:r>
          </w:p>
        </w:tc>
      </w:tr>
      <w:tr w:rsidR="00C10D30" w:rsidRPr="009A5ED2" w14:paraId="1C2FEC28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540E8A8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AZ2B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4CE4AC9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BRDT(2)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7BBCFC8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SMARCA2   </w:t>
            </w:r>
          </w:p>
        </w:tc>
      </w:tr>
      <w:tr w:rsidR="00C10D30" w:rsidRPr="009A5ED2" w14:paraId="01E77723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758387C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1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51FCE7E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BRPF1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6E59B0F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SMARCA4   </w:t>
            </w:r>
          </w:p>
        </w:tc>
      </w:tr>
      <w:tr w:rsidR="00C10D30" w:rsidRPr="009A5ED2" w14:paraId="5792CDA2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27D2273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2(1)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44368CD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BRPF3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7BC5351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AF1(2)   </w:t>
            </w:r>
          </w:p>
        </w:tc>
      </w:tr>
      <w:tr w:rsidR="00C10D30" w:rsidRPr="009A5ED2" w14:paraId="4CA8840F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35E799B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2(2)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10FFECF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CECR2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4532E5D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AF1L(2)   </w:t>
            </w:r>
          </w:p>
        </w:tc>
      </w:tr>
      <w:tr w:rsidR="00C10D30" w:rsidRPr="009A5ED2" w14:paraId="6FE327AA" w14:textId="77777777" w:rsidTr="00ED5545">
        <w:trPr>
          <w:trHeight w:val="34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77DEFF3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3(1)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40F139D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CREBBP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0145DAA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RIM24   </w:t>
            </w:r>
          </w:p>
        </w:tc>
      </w:tr>
      <w:tr w:rsidR="00C10D30" w:rsidRPr="009A5ED2" w14:paraId="39449FAB" w14:textId="77777777" w:rsidTr="00ED5545">
        <w:trPr>
          <w:trHeight w:val="26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7875988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3(2)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5269241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EP300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269B9234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 xml:space="preserve">TRIM33   </w:t>
            </w:r>
          </w:p>
        </w:tc>
      </w:tr>
      <w:tr w:rsidR="00C10D30" w:rsidRPr="009A5ED2" w14:paraId="0C4B1947" w14:textId="77777777" w:rsidTr="00ED5545">
        <w:trPr>
          <w:trHeight w:val="26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18AE479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4(1)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70FDA8A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FALZ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4E3CC47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WDR9(2)   </w:t>
            </w:r>
          </w:p>
        </w:tc>
      </w:tr>
      <w:tr w:rsidR="00C10D30" w:rsidRPr="009A5ED2" w14:paraId="2F5DDA09" w14:textId="77777777" w:rsidTr="00ED5545">
        <w:trPr>
          <w:trHeight w:val="320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381563C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D4(2)   </w:t>
            </w:r>
          </w:p>
        </w:tc>
        <w:tc>
          <w:tcPr>
            <w:tcW w:w="1600" w:type="dxa"/>
            <w:shd w:val="clear" w:color="auto" w:fill="auto"/>
            <w:noWrap/>
            <w:vAlign w:val="center"/>
            <w:hideMark/>
          </w:tcPr>
          <w:p w14:paraId="27A2935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GCN5L2   </w:t>
            </w: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22FBC26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 </w:t>
            </w:r>
          </w:p>
        </w:tc>
      </w:tr>
    </w:tbl>
    <w:p w14:paraId="3E826555" w14:textId="77777777" w:rsidR="00C10D30" w:rsidRPr="009A5ED2" w:rsidRDefault="00C10D30" w:rsidP="00C10D30">
      <w:pPr>
        <w:rPr>
          <w:lang w:val="en-US"/>
        </w:rPr>
      </w:pPr>
    </w:p>
    <w:p w14:paraId="2B765475" w14:textId="77777777" w:rsidR="00C10D30" w:rsidRPr="009A5ED2" w:rsidRDefault="00C10D30" w:rsidP="00C10D30">
      <w:pPr>
        <w:spacing w:line="360" w:lineRule="auto"/>
        <w:rPr>
          <w:lang w:val="en-US"/>
        </w:rPr>
      </w:pPr>
      <w:r w:rsidRPr="00B75104">
        <w:rPr>
          <w:b/>
          <w:i/>
          <w:lang w:val="en-US"/>
        </w:rPr>
        <w:t>Supplementary Table 4:</w:t>
      </w:r>
      <w:r w:rsidRPr="001F3B8E">
        <w:rPr>
          <w:b/>
          <w:i/>
          <w:lang w:val="en-US"/>
        </w:rPr>
        <w:t xml:space="preserve"> </w:t>
      </w:r>
      <w:proofErr w:type="spellStart"/>
      <w:r w:rsidRPr="008A1534">
        <w:rPr>
          <w:b/>
          <w:lang w:val="en-US"/>
        </w:rPr>
        <w:t>Bromoscan</w:t>
      </w:r>
      <w:proofErr w:type="spellEnd"/>
      <w:r w:rsidRPr="00FC6201">
        <w:rPr>
          <w:lang w:val="en-US"/>
        </w:rPr>
        <w:t xml:space="preserve"> </w:t>
      </w:r>
      <w:r w:rsidRPr="00FC6201">
        <w:rPr>
          <w:b/>
          <w:lang w:val="en-US"/>
        </w:rPr>
        <w:t>assay</w:t>
      </w:r>
      <w:r w:rsidRPr="00FC6201">
        <w:rPr>
          <w:lang w:val="en-US"/>
        </w:rPr>
        <w:t xml:space="preserve"> </w:t>
      </w:r>
      <w:r w:rsidRPr="00FC6201">
        <w:rPr>
          <w:b/>
          <w:lang w:val="en-US"/>
        </w:rPr>
        <w:t>list</w:t>
      </w:r>
      <w:r w:rsidRPr="00FC6201">
        <w:rPr>
          <w:lang w:val="en-US"/>
        </w:rPr>
        <w:t xml:space="preserve"> </w:t>
      </w:r>
      <w:r w:rsidRPr="00FC6201">
        <w:rPr>
          <w:b/>
          <w:lang w:val="en-US"/>
        </w:rPr>
        <w:t>of bromodomains tested with CCS1477.</w:t>
      </w:r>
      <w:r w:rsidRPr="00FC6201">
        <w:rPr>
          <w:lang w:val="en-US"/>
        </w:rPr>
        <w:t xml:space="preserve"> </w:t>
      </w:r>
      <w:r w:rsidRPr="009A5ED2">
        <w:rPr>
          <w:lang w:val="en-US"/>
        </w:rPr>
        <w:t>Number in parenthesis denotes bromodomain tested.</w:t>
      </w:r>
    </w:p>
    <w:p w14:paraId="7592D987" w14:textId="77777777" w:rsidR="00C10D30" w:rsidRPr="009A5ED2" w:rsidRDefault="00C10D30" w:rsidP="00C10D30">
      <w:pPr>
        <w:rPr>
          <w:lang w:val="en-US"/>
        </w:rPr>
      </w:pPr>
    </w:p>
    <w:p w14:paraId="1DB005C2" w14:textId="77777777" w:rsidR="00C10D30" w:rsidRPr="009A5ED2" w:rsidRDefault="00C10D30" w:rsidP="00C10D30">
      <w:pPr>
        <w:rPr>
          <w:lang w:val="en-US"/>
        </w:rPr>
      </w:pPr>
    </w:p>
    <w:p w14:paraId="04D9A4BE" w14:textId="77777777" w:rsidR="00C10D30" w:rsidRPr="009A5ED2" w:rsidRDefault="00C10D30" w:rsidP="00C10D30">
      <w:pPr>
        <w:rPr>
          <w:lang w:val="en-US"/>
        </w:rPr>
      </w:pPr>
    </w:p>
    <w:p w14:paraId="2C91C885" w14:textId="77777777" w:rsidR="00C10D30" w:rsidRPr="009A5ED2" w:rsidRDefault="00C10D30" w:rsidP="00C10D30">
      <w:pPr>
        <w:rPr>
          <w:lang w:val="en-US"/>
        </w:rPr>
      </w:pPr>
    </w:p>
    <w:p w14:paraId="6FC65255" w14:textId="77777777" w:rsidR="00C10D30" w:rsidRPr="009A5ED2" w:rsidRDefault="00C10D30" w:rsidP="00C10D30">
      <w:pPr>
        <w:rPr>
          <w:lang w:val="en-US"/>
        </w:rPr>
      </w:pPr>
      <w:r w:rsidRPr="009A5ED2">
        <w:rPr>
          <w:lang w:val="en-US"/>
        </w:rPr>
        <w:br w:type="page"/>
      </w:r>
    </w:p>
    <w:tbl>
      <w:tblPr>
        <w:tblW w:w="97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44"/>
        <w:gridCol w:w="2954"/>
        <w:gridCol w:w="3260"/>
      </w:tblGrid>
      <w:tr w:rsidR="00C10D30" w:rsidRPr="009A5ED2" w14:paraId="4367227E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65173A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lastRenderedPageBreak/>
              <w:t xml:space="preserve">ABL1(E255K)-phosphorylated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1DCF83C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FAK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3CFFFBA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PDGFRA </w:t>
            </w:r>
          </w:p>
        </w:tc>
      </w:tr>
      <w:tr w:rsidR="00C10D30" w:rsidRPr="009A5ED2" w14:paraId="1DF3CA0C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6A3254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BL1(T315I)-phosphorylated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1BD9BEA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FGFR2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0B74E14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DGFRB </w:t>
            </w:r>
          </w:p>
        </w:tc>
      </w:tr>
      <w:tr w:rsidR="00C10D30" w:rsidRPr="009A5ED2" w14:paraId="54489336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C9AF2F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BL1-nonphosphorylated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4F68E2C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FGFR3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05D194D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DPK1 </w:t>
            </w:r>
          </w:p>
        </w:tc>
      </w:tr>
      <w:tr w:rsidR="00C10D30" w:rsidRPr="009A5ED2" w14:paraId="245E4D4C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F446FE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BL1-phosphorylated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7F8609B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FLT3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542ED99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IK3C2B </w:t>
            </w:r>
          </w:p>
        </w:tc>
      </w:tr>
      <w:tr w:rsidR="00C10D30" w:rsidRPr="009A5ED2" w14:paraId="6E891135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50C83579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CVR1B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BB84D2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GSK3B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5873D39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IK3CA </w:t>
            </w:r>
          </w:p>
        </w:tc>
      </w:tr>
      <w:tr w:rsidR="00C10D30" w:rsidRPr="009A5ED2" w14:paraId="746B2D9E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1B6617C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DCK3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36AB6BD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IGF1R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6954C73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IK3CG </w:t>
            </w:r>
          </w:p>
        </w:tc>
      </w:tr>
      <w:tr w:rsidR="00C10D30" w:rsidRPr="009A5ED2" w14:paraId="71ED2A27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4EC1FFC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KT1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037E7F6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IKK-alpha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26E9C9B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IM1 </w:t>
            </w:r>
          </w:p>
        </w:tc>
      </w:tr>
      <w:tr w:rsidR="00C10D30" w:rsidRPr="009A5ED2" w14:paraId="7851C608" w14:textId="77777777" w:rsidTr="00ED5545">
        <w:trPr>
          <w:trHeight w:val="34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327719D9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KT2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1E27611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IKK-beta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67C47F3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IM2 </w:t>
            </w:r>
          </w:p>
        </w:tc>
      </w:tr>
      <w:tr w:rsidR="00C10D30" w:rsidRPr="009A5ED2" w14:paraId="17EDCD9C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4272BA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LK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1DC34E9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INSR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68AB8A8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IM3 </w:t>
            </w:r>
          </w:p>
        </w:tc>
      </w:tr>
      <w:tr w:rsidR="00C10D30" w:rsidRPr="009A5ED2" w14:paraId="1E6609C5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18F5A37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URKA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28D55F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JAK2(JH1domain-catalytic)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2326B12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KAC-alpha </w:t>
            </w:r>
          </w:p>
        </w:tc>
      </w:tr>
      <w:tr w:rsidR="00C10D30" w:rsidRPr="009A5ED2" w14:paraId="35E2C69C" w14:textId="77777777" w:rsidTr="00ED5545">
        <w:trPr>
          <w:trHeight w:val="32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4B9188A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URKB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9356B4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JAK3(JH1domain-catalytic)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01625EF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LK1 </w:t>
            </w:r>
          </w:p>
        </w:tc>
      </w:tr>
      <w:tr w:rsidR="00C10D30" w:rsidRPr="009A5ED2" w14:paraId="460C1DA9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57EA191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XL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4AD0E15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JNK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4A62A97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LK3 </w:t>
            </w:r>
          </w:p>
        </w:tc>
      </w:tr>
      <w:tr w:rsidR="00C10D30" w:rsidRPr="009A5ED2" w14:paraId="37EF9EA0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59DAB7A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MPR2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36C48B03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JNK2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2D15C9E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LK4 </w:t>
            </w:r>
          </w:p>
        </w:tc>
      </w:tr>
      <w:tr w:rsidR="00C10D30" w:rsidRPr="009A5ED2" w14:paraId="034A59BE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EA535B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309B1C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JNK3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45F5D71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RKCE </w:t>
            </w:r>
          </w:p>
        </w:tc>
      </w:tr>
      <w:tr w:rsidR="00C10D30" w:rsidRPr="009A5ED2" w14:paraId="5A3C6241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5661783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RAF(V600E)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744D6D3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KIT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596386E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RAF1 </w:t>
            </w:r>
          </w:p>
        </w:tc>
      </w:tr>
      <w:tr w:rsidR="00C10D30" w:rsidRPr="009A5ED2" w14:paraId="3DF0C6B8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599232E0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TK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58B69E5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KIT(D816V)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70E5E0D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RET </w:t>
            </w:r>
          </w:p>
        </w:tc>
      </w:tr>
      <w:tr w:rsidR="00C10D30" w:rsidRPr="009A5ED2" w14:paraId="33A72DAA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5904567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DK11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1676C47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KIT(V559D,T670I)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655CC96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RIOK2 </w:t>
            </w:r>
          </w:p>
        </w:tc>
      </w:tr>
      <w:tr w:rsidR="00C10D30" w:rsidRPr="009A5ED2" w14:paraId="7259CB11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F8FA3E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DK2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348FCA4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LKB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0B4F0AB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ROCK2 </w:t>
            </w:r>
          </w:p>
        </w:tc>
      </w:tr>
      <w:tr w:rsidR="00C10D30" w:rsidRPr="009A5ED2" w14:paraId="4FAB7BA3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9D02FC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DK3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42C6C99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AP3K4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5F30013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RSK2(Kin.Dom.1-N-terminal) </w:t>
            </w:r>
          </w:p>
        </w:tc>
      </w:tr>
      <w:tr w:rsidR="00C10D30" w:rsidRPr="009A5ED2" w14:paraId="35BBC656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00B3023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DK7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6E67F3C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APKAPK2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2501162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SNARK </w:t>
            </w:r>
          </w:p>
        </w:tc>
      </w:tr>
      <w:tr w:rsidR="00C10D30" w:rsidRPr="009A5ED2" w14:paraId="6ADD6229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FB4A7D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DK9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50987BD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ARK3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04D4982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SRC </w:t>
            </w:r>
          </w:p>
        </w:tc>
      </w:tr>
      <w:tr w:rsidR="00C10D30" w:rsidRPr="009A5ED2" w14:paraId="1718523C" w14:textId="77777777" w:rsidTr="00ED5545">
        <w:trPr>
          <w:trHeight w:val="28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4A0BAAD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HEK1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3CA6D6B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EK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67893DE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SRPK3 </w:t>
            </w:r>
          </w:p>
        </w:tc>
      </w:tr>
      <w:tr w:rsidR="00C10D30" w:rsidRPr="009A5ED2" w14:paraId="6AEBF05F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1B178BA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SF1R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715681C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EK2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1EBD9AE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GFBR1 </w:t>
            </w:r>
          </w:p>
        </w:tc>
      </w:tr>
      <w:tr w:rsidR="00C10D30" w:rsidRPr="009A5ED2" w14:paraId="3DE085F6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8715AA7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SNK1D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FAFB97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ET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036B13B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IE2 </w:t>
            </w:r>
          </w:p>
        </w:tc>
      </w:tr>
      <w:tr w:rsidR="00C10D30" w:rsidRPr="009A5ED2" w14:paraId="7B188A3D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97FFB77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CSNK1G2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6DDF00E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KNK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1F32CE1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RKA </w:t>
            </w:r>
          </w:p>
        </w:tc>
      </w:tr>
      <w:tr w:rsidR="00C10D30" w:rsidRPr="009A5ED2" w14:paraId="2640EAEC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777C301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DCAMKL1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724E760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KNK2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47125B2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SSK1B </w:t>
            </w:r>
          </w:p>
        </w:tc>
      </w:tr>
      <w:tr w:rsidR="00C10D30" w:rsidRPr="009A5ED2" w14:paraId="4459A275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381393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DYRK1B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F7C2EB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MLK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4A1936D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TYK2(JH1domain-catalytic) </w:t>
            </w:r>
          </w:p>
        </w:tc>
      </w:tr>
      <w:tr w:rsidR="00C10D30" w:rsidRPr="009A5ED2" w14:paraId="017FE2DA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3DBA3FD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EGFR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2D30E79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38-alpha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483056D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ULK2 </w:t>
            </w:r>
          </w:p>
        </w:tc>
      </w:tr>
      <w:tr w:rsidR="00C10D30" w:rsidRPr="009A5ED2" w14:paraId="70704432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22E84E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EGFR(L858R)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6DACBB13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38-beta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1691BF9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VEGFR2 </w:t>
            </w:r>
          </w:p>
        </w:tc>
      </w:tr>
      <w:tr w:rsidR="00C10D30" w:rsidRPr="009A5ED2" w14:paraId="75269F95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1DF5166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EPHA2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5E69E23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AK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1F17F53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YANK3 </w:t>
            </w:r>
          </w:p>
        </w:tc>
      </w:tr>
      <w:tr w:rsidR="00C10D30" w:rsidRPr="009A5ED2" w14:paraId="4EEADD1C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5C5133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ERBB2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547ED0A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AK2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2017DFA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ZAP70 </w:t>
            </w:r>
          </w:p>
        </w:tc>
      </w:tr>
      <w:tr w:rsidR="00C10D30" w:rsidRPr="009A5ED2" w14:paraId="2C702B9C" w14:textId="77777777" w:rsidTr="00ED5545">
        <w:trPr>
          <w:trHeight w:val="26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233148C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ERBB4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34C29AD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AK4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28BB170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 </w:t>
            </w:r>
          </w:p>
        </w:tc>
      </w:tr>
      <w:tr w:rsidR="00C10D30" w:rsidRPr="009A5ED2" w14:paraId="27BCF930" w14:textId="77777777" w:rsidTr="00ED5545">
        <w:trPr>
          <w:trHeight w:val="280"/>
        </w:trPr>
        <w:tc>
          <w:tcPr>
            <w:tcW w:w="3544" w:type="dxa"/>
            <w:shd w:val="clear" w:color="auto" w:fill="auto"/>
            <w:noWrap/>
            <w:vAlign w:val="center"/>
            <w:hideMark/>
          </w:tcPr>
          <w:p w14:paraId="6645CA00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ERK1 </w:t>
            </w:r>
          </w:p>
        </w:tc>
        <w:tc>
          <w:tcPr>
            <w:tcW w:w="2954" w:type="dxa"/>
            <w:shd w:val="clear" w:color="auto" w:fill="auto"/>
            <w:noWrap/>
            <w:vAlign w:val="center"/>
            <w:hideMark/>
          </w:tcPr>
          <w:p w14:paraId="1E63430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PCTK1 </w:t>
            </w:r>
          </w:p>
        </w:tc>
        <w:tc>
          <w:tcPr>
            <w:tcW w:w="3260" w:type="dxa"/>
            <w:shd w:val="clear" w:color="auto" w:fill="auto"/>
            <w:noWrap/>
            <w:vAlign w:val="center"/>
            <w:hideMark/>
          </w:tcPr>
          <w:p w14:paraId="610F6C5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 </w:t>
            </w:r>
          </w:p>
        </w:tc>
      </w:tr>
    </w:tbl>
    <w:p w14:paraId="17B07245" w14:textId="77777777" w:rsidR="00C10D30" w:rsidRPr="009A5ED2" w:rsidRDefault="00C10D30" w:rsidP="00C10D30">
      <w:pPr>
        <w:rPr>
          <w:lang w:val="en-US"/>
        </w:rPr>
      </w:pPr>
    </w:p>
    <w:p w14:paraId="671C6DA6" w14:textId="77777777" w:rsidR="00C10D30" w:rsidRPr="00FC6201" w:rsidRDefault="00C10D30" w:rsidP="00C10D30">
      <w:pPr>
        <w:rPr>
          <w:lang w:val="en-US"/>
        </w:rPr>
      </w:pPr>
      <w:r w:rsidRPr="00B75104">
        <w:rPr>
          <w:b/>
          <w:i/>
          <w:lang w:val="en-US"/>
        </w:rPr>
        <w:t>Supplementary Table 5:</w:t>
      </w:r>
      <w:r w:rsidRPr="001F3B8E">
        <w:rPr>
          <w:b/>
          <w:i/>
          <w:lang w:val="en-US"/>
        </w:rPr>
        <w:t xml:space="preserve"> </w:t>
      </w:r>
      <w:r w:rsidRPr="008A1534">
        <w:rPr>
          <w:b/>
          <w:lang w:val="en-US"/>
        </w:rPr>
        <w:t>List of kinases tested with CCS1477.</w:t>
      </w:r>
    </w:p>
    <w:p w14:paraId="48A75611" w14:textId="77777777" w:rsidR="00C10D30" w:rsidRPr="00FC6201" w:rsidRDefault="00C10D30" w:rsidP="00C10D30">
      <w:pPr>
        <w:rPr>
          <w:lang w:val="en-US"/>
        </w:rPr>
      </w:pPr>
      <w:r w:rsidRPr="00FC6201">
        <w:rPr>
          <w:lang w:val="en-US"/>
        </w:rPr>
        <w:br w:type="page"/>
      </w:r>
    </w:p>
    <w:p w14:paraId="569D9F12" w14:textId="77777777" w:rsidR="00C10D30" w:rsidRPr="00FC6201" w:rsidRDefault="00C10D30" w:rsidP="00C10D30">
      <w:pPr>
        <w:rPr>
          <w:lang w:val="en-US"/>
        </w:rPr>
      </w:pPr>
    </w:p>
    <w:tbl>
      <w:tblPr>
        <w:tblW w:w="96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77"/>
        <w:gridCol w:w="2343"/>
        <w:gridCol w:w="2193"/>
        <w:gridCol w:w="2126"/>
      </w:tblGrid>
      <w:tr w:rsidR="00C10D30" w:rsidRPr="009A5ED2" w14:paraId="1460E6C7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77EC47A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5-HT transporter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3E85FB3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B</w:t>
            </w:r>
            <w:r w:rsidRPr="009A5ED2">
              <w:rPr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3503E25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H2  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71102B7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PDE3A  </w:t>
            </w:r>
          </w:p>
        </w:tc>
      </w:tr>
      <w:tr w:rsidR="00C10D30" w:rsidRPr="009A5ED2" w14:paraId="7AD1CE3B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648212B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5-HT</w:t>
            </w:r>
            <w:r w:rsidRPr="00B75104">
              <w:rPr>
                <w:color w:val="000000"/>
                <w:sz w:val="20"/>
                <w:szCs w:val="20"/>
                <w:vertAlign w:val="subscript"/>
                <w:lang w:val="en-US"/>
              </w:rPr>
              <w:t>1A</w:t>
            </w: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6D15000C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B</w:t>
            </w:r>
            <w:r w:rsidRPr="001F3B8E">
              <w:rPr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59AFB914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KV channel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455C23AF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PDE4D2  </w:t>
            </w:r>
          </w:p>
        </w:tc>
      </w:tr>
      <w:tr w:rsidR="00C10D30" w:rsidRPr="009A5ED2" w14:paraId="0FF1D592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5DE1AF9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5-HT</w:t>
            </w:r>
            <w:r w:rsidRPr="00B75104">
              <w:rPr>
                <w:color w:val="000000"/>
                <w:sz w:val="20"/>
                <w:szCs w:val="20"/>
                <w:vertAlign w:val="subscript"/>
                <w:lang w:val="en-US"/>
              </w:rPr>
              <w:t xml:space="preserve">1B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3619D49A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CK</w:t>
            </w:r>
            <w:r w:rsidRPr="001F3B8E">
              <w:rPr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 xml:space="preserve"> (CCK</w:t>
            </w:r>
            <w:r w:rsidRPr="00FC6201">
              <w:rPr>
                <w:color w:val="000000"/>
                <w:sz w:val="20"/>
                <w:szCs w:val="20"/>
                <w:vertAlign w:val="subscript"/>
                <w:lang w:val="en-US"/>
              </w:rPr>
              <w:t>A</w:t>
            </w: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)  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17FDD9E3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proofErr w:type="spellStart"/>
            <w:r w:rsidRPr="00FC6201">
              <w:rPr>
                <w:color w:val="000000"/>
                <w:sz w:val="20"/>
                <w:szCs w:val="20"/>
                <w:lang w:val="en-US"/>
              </w:rPr>
              <w:t>Lck</w:t>
            </w:r>
            <w:proofErr w:type="spellEnd"/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 kinase 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009C86F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Potassium Channel </w:t>
            </w:r>
            <w:proofErr w:type="spellStart"/>
            <w:r w:rsidRPr="009A5ED2">
              <w:rPr>
                <w:color w:val="000000"/>
                <w:sz w:val="20"/>
                <w:szCs w:val="20"/>
                <w:lang w:val="en-US"/>
              </w:rPr>
              <w:t>hERG</w:t>
            </w:r>
            <w:proofErr w:type="spellEnd"/>
          </w:p>
        </w:tc>
      </w:tr>
      <w:tr w:rsidR="00C10D30" w:rsidRPr="009A5ED2" w14:paraId="3F78719B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4B9B0BD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5-HT</w:t>
            </w:r>
            <w:r w:rsidRPr="00B75104">
              <w:rPr>
                <w:color w:val="000000"/>
                <w:sz w:val="20"/>
                <w:szCs w:val="20"/>
                <w:vertAlign w:val="subscript"/>
                <w:lang w:val="en-US"/>
              </w:rPr>
              <w:t>2A</w:t>
            </w: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16223F9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COX1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3AEE450B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M</w:t>
            </w:r>
            <w:r w:rsidRPr="008A1534">
              <w:rPr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  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61DB91E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>V</w:t>
            </w:r>
            <w:r w:rsidRPr="00FC6201">
              <w:rPr>
                <w:color w:val="000000"/>
                <w:sz w:val="20"/>
                <w:szCs w:val="20"/>
                <w:vertAlign w:val="subscript"/>
                <w:lang w:val="en-US"/>
              </w:rPr>
              <w:t>1 a</w:t>
            </w: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</w:tr>
      <w:tr w:rsidR="00C10D30" w:rsidRPr="009A5ED2" w14:paraId="22428F4F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0AAB0D5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5-HT</w:t>
            </w:r>
            <w:r w:rsidRPr="00B75104">
              <w:rPr>
                <w:color w:val="000000"/>
                <w:sz w:val="20"/>
                <w:szCs w:val="20"/>
                <w:vertAlign w:val="subscript"/>
                <w:lang w:val="en-US"/>
              </w:rPr>
              <w:t xml:space="preserve">2B </w:t>
            </w: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5F2CA29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COX2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4E676E93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M</w:t>
            </w:r>
            <w:r w:rsidRPr="008A1534">
              <w:rPr>
                <w:color w:val="000000"/>
                <w:sz w:val="20"/>
                <w:szCs w:val="20"/>
                <w:vertAlign w:val="subscript"/>
                <w:lang w:val="en-US"/>
              </w:rPr>
              <w:t xml:space="preserve">2  </w:t>
            </w: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7109DBC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>α</w:t>
            </w:r>
            <w:r w:rsidRPr="00FC6201">
              <w:rPr>
                <w:color w:val="000000"/>
                <w:sz w:val="20"/>
                <w:szCs w:val="20"/>
                <w:vertAlign w:val="subscript"/>
                <w:lang w:val="en-US"/>
              </w:rPr>
              <w:t xml:space="preserve">1A  </w:t>
            </w: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</w:tr>
      <w:tr w:rsidR="00C10D30" w:rsidRPr="009A5ED2" w14:paraId="2700E1E0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6E808DF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5-HT</w:t>
            </w:r>
            <w:r w:rsidRPr="00B75104">
              <w:rPr>
                <w:color w:val="000000"/>
                <w:sz w:val="20"/>
                <w:szCs w:val="20"/>
                <w:vertAlign w:val="subscript"/>
                <w:lang w:val="en-US"/>
              </w:rPr>
              <w:t>3</w:t>
            </w: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54D2DC0D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</w:t>
            </w:r>
            <w:r w:rsidRPr="001F3B8E">
              <w:rPr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 xml:space="preserve">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3850B5DD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>M</w:t>
            </w:r>
            <w:r w:rsidRPr="00FC6201">
              <w:rPr>
                <w:color w:val="000000"/>
                <w:sz w:val="20"/>
                <w:szCs w:val="20"/>
                <w:vertAlign w:val="subscript"/>
                <w:lang w:val="en-US"/>
              </w:rPr>
              <w:t>3</w:t>
            </w: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  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0B5DC2A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>α</w:t>
            </w:r>
            <w:r w:rsidRPr="00FC6201">
              <w:rPr>
                <w:color w:val="000000"/>
                <w:sz w:val="20"/>
                <w:szCs w:val="20"/>
                <w:vertAlign w:val="subscript"/>
                <w:lang w:val="en-US"/>
              </w:rPr>
              <w:t>2A</w:t>
            </w: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   </w:t>
            </w:r>
          </w:p>
        </w:tc>
      </w:tr>
      <w:tr w:rsidR="00C10D30" w:rsidRPr="009A5ED2" w14:paraId="2B552FBB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67E60F1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</w:t>
            </w:r>
            <w:r w:rsidRPr="00B75104">
              <w:rPr>
                <w:color w:val="000000"/>
                <w:sz w:val="20"/>
                <w:szCs w:val="20"/>
                <w:vertAlign w:val="subscript"/>
                <w:lang w:val="en-US"/>
              </w:rPr>
              <w:t xml:space="preserve">2A </w:t>
            </w: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7FDEA2F9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</w:t>
            </w:r>
            <w:r w:rsidRPr="001F3B8E">
              <w:rPr>
                <w:color w:val="000000"/>
                <w:sz w:val="20"/>
                <w:szCs w:val="20"/>
                <w:vertAlign w:val="subscript"/>
                <w:lang w:val="en-US"/>
              </w:rPr>
              <w:t>2S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1B1F29B0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 xml:space="preserve">MAO-A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158F08E6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>β</w:t>
            </w:r>
            <w:r w:rsidRPr="00FC6201">
              <w:rPr>
                <w:color w:val="000000"/>
                <w:sz w:val="20"/>
                <w:szCs w:val="20"/>
                <w:vertAlign w:val="subscript"/>
                <w:lang w:val="en-US"/>
              </w:rPr>
              <w:t>1</w:t>
            </w: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</w:tr>
      <w:tr w:rsidR="00C10D30" w:rsidRPr="009A5ED2" w14:paraId="3D869814" w14:textId="77777777" w:rsidTr="00ED5545">
        <w:trPr>
          <w:trHeight w:val="34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7E14DA0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cetylcholinesterase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00FDD24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Dopamine transporter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2478D86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N neuronal α4β2    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4B13468E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β</w:t>
            </w:r>
            <w:r w:rsidRPr="001F3B8E">
              <w:rPr>
                <w:color w:val="000000"/>
                <w:sz w:val="20"/>
                <w:szCs w:val="20"/>
                <w:vertAlign w:val="subscript"/>
                <w:lang w:val="en-US"/>
              </w:rPr>
              <w:t>2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 xml:space="preserve">     </w:t>
            </w:r>
          </w:p>
        </w:tc>
      </w:tr>
      <w:tr w:rsidR="00C10D30" w:rsidRPr="009A5ED2" w14:paraId="6912CE55" w14:textId="77777777" w:rsidTr="00ED5545">
        <w:trPr>
          <w:trHeight w:val="26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6F851B5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AR  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6077D8C3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ETA  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70C3952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a+ channel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1A3E74C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δ (DOP)     </w:t>
            </w:r>
          </w:p>
        </w:tc>
      </w:tr>
      <w:tr w:rsidR="00C10D30" w:rsidRPr="009A5ED2" w14:paraId="442556CD" w14:textId="77777777" w:rsidTr="00ED5545">
        <w:trPr>
          <w:trHeight w:val="26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11827D2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 xml:space="preserve">BZD (central)  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5607243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GR  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6B04576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NMDA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2099B79A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κ (K</w:t>
            </w:r>
            <w:r w:rsidRPr="001F3B8E">
              <w:rPr>
                <w:color w:val="000000"/>
                <w:sz w:val="20"/>
                <w:szCs w:val="20"/>
                <w:lang w:val="en-US"/>
              </w:rPr>
              <w:t xml:space="preserve">OP)   </w:t>
            </w:r>
          </w:p>
        </w:tc>
      </w:tr>
      <w:tr w:rsidR="00C10D30" w:rsidRPr="009A5ED2" w14:paraId="4EB0D98A" w14:textId="77777777" w:rsidTr="00ED5545">
        <w:trPr>
          <w:trHeight w:val="320"/>
        </w:trPr>
        <w:tc>
          <w:tcPr>
            <w:tcW w:w="2977" w:type="dxa"/>
            <w:shd w:val="clear" w:color="auto" w:fill="auto"/>
            <w:noWrap/>
            <w:vAlign w:val="center"/>
            <w:hideMark/>
          </w:tcPr>
          <w:p w14:paraId="677FD7B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a</w:t>
            </w:r>
            <w:r w:rsidRPr="00B75104">
              <w:rPr>
                <w:color w:val="000000"/>
                <w:sz w:val="20"/>
                <w:szCs w:val="20"/>
                <w:vertAlign w:val="superscript"/>
                <w:lang w:val="en-US"/>
              </w:rPr>
              <w:t>2+</w:t>
            </w: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channel (L, dihydropyridine site) </w:t>
            </w:r>
          </w:p>
        </w:tc>
        <w:tc>
          <w:tcPr>
            <w:tcW w:w="2343" w:type="dxa"/>
            <w:shd w:val="clear" w:color="auto" w:fill="auto"/>
            <w:noWrap/>
            <w:vAlign w:val="center"/>
            <w:hideMark/>
          </w:tcPr>
          <w:p w14:paraId="2E83F1E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H1   </w:t>
            </w:r>
          </w:p>
        </w:tc>
        <w:tc>
          <w:tcPr>
            <w:tcW w:w="2193" w:type="dxa"/>
            <w:shd w:val="clear" w:color="auto" w:fill="auto"/>
            <w:noWrap/>
            <w:vAlign w:val="center"/>
            <w:hideMark/>
          </w:tcPr>
          <w:p w14:paraId="16E51EDD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 xml:space="preserve">Norepinephrine transporter   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14:paraId="6EDDD13C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color w:val="000000"/>
                <w:sz w:val="20"/>
                <w:szCs w:val="20"/>
                <w:lang w:val="en-US"/>
              </w:rPr>
              <w:t xml:space="preserve">μ (MOP)     </w:t>
            </w:r>
          </w:p>
        </w:tc>
      </w:tr>
    </w:tbl>
    <w:p w14:paraId="71966EF4" w14:textId="77777777" w:rsidR="00C10D30" w:rsidRPr="009A5ED2" w:rsidRDefault="00C10D30" w:rsidP="00C10D30">
      <w:pPr>
        <w:rPr>
          <w:lang w:val="en-US"/>
        </w:rPr>
      </w:pPr>
    </w:p>
    <w:p w14:paraId="332B6F17" w14:textId="77777777" w:rsidR="00C10D30" w:rsidRPr="00FC6201" w:rsidRDefault="00C10D30" w:rsidP="00C10D30">
      <w:pPr>
        <w:rPr>
          <w:b/>
          <w:bCs/>
          <w:color w:val="000000"/>
          <w:lang w:val="en-US"/>
        </w:rPr>
      </w:pPr>
      <w:r w:rsidRPr="00B75104">
        <w:rPr>
          <w:b/>
          <w:i/>
          <w:lang w:val="en-US"/>
        </w:rPr>
        <w:t>Supplementary Table 6:</w:t>
      </w:r>
      <w:r w:rsidRPr="001F3B8E">
        <w:rPr>
          <w:b/>
          <w:i/>
          <w:lang w:val="en-US"/>
        </w:rPr>
        <w:t xml:space="preserve"> </w:t>
      </w:r>
      <w:r w:rsidRPr="008A1534">
        <w:rPr>
          <w:b/>
          <w:lang w:val="en-US"/>
        </w:rPr>
        <w:t xml:space="preserve">List of </w:t>
      </w:r>
      <w:r w:rsidRPr="00FC6201">
        <w:rPr>
          <w:b/>
          <w:bCs/>
          <w:color w:val="000000"/>
          <w:lang w:val="en-US"/>
        </w:rPr>
        <w:t>Receptor/Enzyme/Ion channel bindings tested with CCS1477.</w:t>
      </w:r>
    </w:p>
    <w:p w14:paraId="2451A74A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6B8B84DE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62752152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428C3D8D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1922203E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4D3BB214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062B9504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51007592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19AB47F2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5AF3C396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54A345EE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16BE9FA5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29FF2ACD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3D19B43E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1E248A17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7AD2467B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6FE6CA60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03EEC216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7998672F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66BB61D2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3DA496EC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6E3EA935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74EE4F69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75696468" w14:textId="77777777" w:rsidR="00C10D30" w:rsidRPr="009A5ED2" w:rsidRDefault="00C10D30" w:rsidP="00C10D30">
      <w:pPr>
        <w:rPr>
          <w:b/>
          <w:bCs/>
          <w:color w:val="000000"/>
          <w:lang w:val="en-US"/>
        </w:rPr>
      </w:pPr>
    </w:p>
    <w:p w14:paraId="673DCDF5" w14:textId="77777777" w:rsidR="00C10D30" w:rsidRPr="009A5ED2" w:rsidRDefault="00C10D30" w:rsidP="00C10D30">
      <w:pPr>
        <w:rPr>
          <w:lang w:val="en-US"/>
        </w:rPr>
      </w:pPr>
    </w:p>
    <w:p w14:paraId="49132AA9" w14:textId="77777777" w:rsidR="00C10D30" w:rsidRPr="009A5ED2" w:rsidRDefault="00C10D30" w:rsidP="00C10D30">
      <w:pPr>
        <w:rPr>
          <w:lang w:val="en-US"/>
        </w:rPr>
      </w:pPr>
    </w:p>
    <w:tbl>
      <w:tblPr>
        <w:tblStyle w:val="TableGrid"/>
        <w:tblpPr w:leftFromText="180" w:rightFromText="180" w:vertAnchor="text" w:horzAnchor="page" w:tblpX="1450" w:tblpY="-175"/>
        <w:tblW w:w="0" w:type="auto"/>
        <w:tblLook w:val="04A0" w:firstRow="1" w:lastRow="0" w:firstColumn="1" w:lastColumn="0" w:noHBand="0" w:noVBand="1"/>
      </w:tblPr>
      <w:tblGrid>
        <w:gridCol w:w="6109"/>
        <w:gridCol w:w="1360"/>
        <w:gridCol w:w="1541"/>
      </w:tblGrid>
      <w:tr w:rsidR="00C10D30" w:rsidRPr="009A5ED2" w14:paraId="30089B89" w14:textId="77777777" w:rsidTr="00ED5545">
        <w:trPr>
          <w:trHeight w:val="360"/>
        </w:trPr>
        <w:tc>
          <w:tcPr>
            <w:tcW w:w="6109" w:type="dxa"/>
            <w:shd w:val="clear" w:color="auto" w:fill="EBEBEB"/>
            <w:vAlign w:val="center"/>
          </w:tcPr>
          <w:p w14:paraId="7F587C7E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b/>
                <w:lang w:val="en-US"/>
              </w:rPr>
              <w:lastRenderedPageBreak/>
              <w:t>Pathway</w:t>
            </w:r>
          </w:p>
        </w:tc>
        <w:tc>
          <w:tcPr>
            <w:tcW w:w="1360" w:type="dxa"/>
            <w:shd w:val="clear" w:color="auto" w:fill="EBEBEB"/>
            <w:vAlign w:val="center"/>
          </w:tcPr>
          <w:p w14:paraId="00ACEB95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b/>
                <w:lang w:val="en-US"/>
              </w:rPr>
              <w:t>NES</w:t>
            </w:r>
          </w:p>
        </w:tc>
        <w:tc>
          <w:tcPr>
            <w:tcW w:w="1541" w:type="dxa"/>
            <w:shd w:val="clear" w:color="auto" w:fill="EBEBEB"/>
            <w:vAlign w:val="center"/>
          </w:tcPr>
          <w:p w14:paraId="04D665B6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b/>
                <w:lang w:val="en-US"/>
              </w:rPr>
              <w:t xml:space="preserve">FDR </w:t>
            </w:r>
          </w:p>
        </w:tc>
      </w:tr>
      <w:tr w:rsidR="00C10D30" w:rsidRPr="009A5ED2" w14:paraId="3C2051F2" w14:textId="77777777" w:rsidTr="00ED5545">
        <w:trPr>
          <w:trHeight w:val="360"/>
        </w:trPr>
        <w:tc>
          <w:tcPr>
            <w:tcW w:w="6109" w:type="dxa"/>
            <w:vAlign w:val="center"/>
          </w:tcPr>
          <w:p w14:paraId="5543A062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HYPOXIA</w:t>
            </w:r>
          </w:p>
        </w:tc>
        <w:tc>
          <w:tcPr>
            <w:tcW w:w="1360" w:type="dxa"/>
          </w:tcPr>
          <w:p w14:paraId="1E6CA057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21</w:t>
            </w:r>
          </w:p>
        </w:tc>
        <w:tc>
          <w:tcPr>
            <w:tcW w:w="1541" w:type="dxa"/>
            <w:vAlign w:val="center"/>
          </w:tcPr>
          <w:p w14:paraId="484FE566" w14:textId="77777777" w:rsidR="00C10D30" w:rsidRPr="00FC6201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</w:t>
            </w:r>
            <w:r w:rsidRPr="008A1534">
              <w:rPr>
                <w:lang w:val="en-US"/>
              </w:rPr>
              <w:t>.001</w:t>
            </w:r>
          </w:p>
        </w:tc>
      </w:tr>
      <w:tr w:rsidR="00C10D30" w:rsidRPr="009A5ED2" w14:paraId="7344100F" w14:textId="77777777" w:rsidTr="00ED5545">
        <w:trPr>
          <w:trHeight w:val="360"/>
        </w:trPr>
        <w:tc>
          <w:tcPr>
            <w:tcW w:w="6109" w:type="dxa"/>
            <w:vAlign w:val="center"/>
          </w:tcPr>
          <w:p w14:paraId="3EF48D3A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TNFA_SIGNALING_</w:t>
            </w:r>
            <w:r w:rsidRPr="00B75104">
              <w:rPr>
                <w:lang w:val="en-US"/>
              </w:rPr>
              <w:t>VIA_NFKB</w:t>
            </w:r>
          </w:p>
        </w:tc>
        <w:tc>
          <w:tcPr>
            <w:tcW w:w="1360" w:type="dxa"/>
          </w:tcPr>
          <w:p w14:paraId="46DABB84" w14:textId="77777777" w:rsidR="00C10D30" w:rsidRPr="001F3B8E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86</w:t>
            </w:r>
          </w:p>
        </w:tc>
        <w:tc>
          <w:tcPr>
            <w:tcW w:w="1541" w:type="dxa"/>
            <w:vAlign w:val="center"/>
          </w:tcPr>
          <w:p w14:paraId="5058A1CD" w14:textId="77777777" w:rsidR="00C10D30" w:rsidRPr="00FC6201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8A1534">
              <w:rPr>
                <w:lang w:val="en-US"/>
              </w:rPr>
              <w:t>0.019</w:t>
            </w:r>
          </w:p>
        </w:tc>
      </w:tr>
      <w:tr w:rsidR="00C10D30" w:rsidRPr="009A5ED2" w14:paraId="715668B3" w14:textId="77777777" w:rsidTr="00ED5545">
        <w:trPr>
          <w:trHeight w:val="360"/>
        </w:trPr>
        <w:tc>
          <w:tcPr>
            <w:tcW w:w="6109" w:type="dxa"/>
            <w:vAlign w:val="center"/>
          </w:tcPr>
          <w:p w14:paraId="15290072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ANDROGEN_RESPONSE</w:t>
            </w:r>
          </w:p>
        </w:tc>
        <w:tc>
          <w:tcPr>
            <w:tcW w:w="1360" w:type="dxa"/>
          </w:tcPr>
          <w:p w14:paraId="6102C597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77</w:t>
            </w:r>
          </w:p>
        </w:tc>
        <w:tc>
          <w:tcPr>
            <w:tcW w:w="1541" w:type="dxa"/>
            <w:vAlign w:val="center"/>
          </w:tcPr>
          <w:p w14:paraId="42632A31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23</w:t>
            </w:r>
          </w:p>
        </w:tc>
      </w:tr>
      <w:tr w:rsidR="00C10D30" w:rsidRPr="009A5ED2" w14:paraId="4F34DFB7" w14:textId="77777777" w:rsidTr="00ED5545">
        <w:trPr>
          <w:trHeight w:val="360"/>
        </w:trPr>
        <w:tc>
          <w:tcPr>
            <w:tcW w:w="6109" w:type="dxa"/>
            <w:vAlign w:val="center"/>
          </w:tcPr>
          <w:p w14:paraId="1AFB7F22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MITOTIC_SPINDLE</w:t>
            </w:r>
          </w:p>
        </w:tc>
        <w:tc>
          <w:tcPr>
            <w:tcW w:w="1360" w:type="dxa"/>
          </w:tcPr>
          <w:p w14:paraId="3D49089A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7</w:t>
            </w:r>
          </w:p>
        </w:tc>
        <w:tc>
          <w:tcPr>
            <w:tcW w:w="1541" w:type="dxa"/>
            <w:vAlign w:val="center"/>
          </w:tcPr>
          <w:p w14:paraId="35DBE033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31</w:t>
            </w:r>
          </w:p>
        </w:tc>
      </w:tr>
      <w:tr w:rsidR="00C10D30" w:rsidRPr="009A5ED2" w14:paraId="5204D015" w14:textId="77777777" w:rsidTr="00ED5545">
        <w:trPr>
          <w:trHeight w:val="360"/>
        </w:trPr>
        <w:tc>
          <w:tcPr>
            <w:tcW w:w="6109" w:type="dxa"/>
            <w:vAlign w:val="center"/>
          </w:tcPr>
          <w:p w14:paraId="3A774B7E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ESTROGEN_RESPONSE_EARLY</w:t>
            </w:r>
          </w:p>
        </w:tc>
        <w:tc>
          <w:tcPr>
            <w:tcW w:w="1360" w:type="dxa"/>
          </w:tcPr>
          <w:p w14:paraId="0D97FCB7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61</w:t>
            </w:r>
          </w:p>
        </w:tc>
        <w:tc>
          <w:tcPr>
            <w:tcW w:w="1541" w:type="dxa"/>
            <w:vAlign w:val="center"/>
          </w:tcPr>
          <w:p w14:paraId="1AC6A717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5</w:t>
            </w:r>
          </w:p>
        </w:tc>
      </w:tr>
    </w:tbl>
    <w:p w14:paraId="1DAF8E59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2F4A234" w14:textId="77777777" w:rsidR="00C10D30" w:rsidRPr="00FC6201" w:rsidRDefault="00C10D30" w:rsidP="00C10D30">
      <w:pPr>
        <w:spacing w:line="360" w:lineRule="auto"/>
        <w:jc w:val="both"/>
        <w:rPr>
          <w:lang w:val="en-US"/>
        </w:rPr>
      </w:pPr>
      <w:r w:rsidRPr="00B75104">
        <w:rPr>
          <w:b/>
          <w:i/>
          <w:lang w:val="en-US"/>
        </w:rPr>
        <w:t>Supplementary Table 7</w:t>
      </w:r>
      <w:r w:rsidRPr="00B75104">
        <w:rPr>
          <w:b/>
          <w:lang w:val="en-US"/>
        </w:rPr>
        <w:t xml:space="preserve">: Cellular pathways de-enriched by CCS1477 treatment in 22Rv1 mouse xenografts. </w:t>
      </w:r>
      <w:r w:rsidRPr="001F3B8E">
        <w:rPr>
          <w:lang w:val="en-US"/>
        </w:rPr>
        <w:t>Normalized enrichment score (NES) for cellular pathways de-enriched by C</w:t>
      </w:r>
      <w:r w:rsidRPr="008A1534">
        <w:rPr>
          <w:lang w:val="en-US"/>
        </w:rPr>
        <w:t>C</w:t>
      </w:r>
      <w:r w:rsidRPr="00FC6201">
        <w:rPr>
          <w:lang w:val="en-US"/>
        </w:rPr>
        <w:t>S1477 with a false discovery rate (FDR) &lt;0.05 are shown.</w:t>
      </w:r>
    </w:p>
    <w:p w14:paraId="2DFF95BC" w14:textId="77777777" w:rsidR="00C10D30" w:rsidRPr="00FC6201" w:rsidRDefault="00C10D30" w:rsidP="00C10D30">
      <w:pPr>
        <w:spacing w:line="360" w:lineRule="auto"/>
        <w:jc w:val="both"/>
        <w:rPr>
          <w:lang w:val="en-US"/>
        </w:rPr>
      </w:pPr>
    </w:p>
    <w:p w14:paraId="4120160D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06FAD8E0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605ECF48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3042E90E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11F38725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46944DBD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42772773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70312DCF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29B73F88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760D1C72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70092BA9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2ADCE21D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76DB45C7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5510DBED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02D1FE06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4D0AE75F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365B1463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5F29E185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64BD9710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5859224B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6E857D25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121EF5D8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48CA2D9E" w14:textId="77777777" w:rsidR="00C10D30" w:rsidRPr="009A5ED2" w:rsidRDefault="00C10D30" w:rsidP="00C10D30">
      <w:pPr>
        <w:spacing w:line="360" w:lineRule="auto"/>
        <w:jc w:val="both"/>
        <w:rPr>
          <w:b/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115"/>
        <w:gridCol w:w="1350"/>
        <w:gridCol w:w="1545"/>
      </w:tblGrid>
      <w:tr w:rsidR="00C10D30" w:rsidRPr="009A5ED2" w14:paraId="19D8A3A2" w14:textId="77777777" w:rsidTr="00ED5545">
        <w:trPr>
          <w:trHeight w:val="360"/>
          <w:jc w:val="center"/>
        </w:trPr>
        <w:tc>
          <w:tcPr>
            <w:tcW w:w="6115" w:type="dxa"/>
            <w:shd w:val="clear" w:color="auto" w:fill="EBEBEB"/>
            <w:vAlign w:val="center"/>
          </w:tcPr>
          <w:p w14:paraId="0F44F18D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b/>
                <w:lang w:val="en-US"/>
              </w:rPr>
              <w:lastRenderedPageBreak/>
              <w:t>Pathway</w:t>
            </w:r>
          </w:p>
        </w:tc>
        <w:tc>
          <w:tcPr>
            <w:tcW w:w="1350" w:type="dxa"/>
            <w:shd w:val="clear" w:color="auto" w:fill="EBEBEB"/>
            <w:vAlign w:val="center"/>
          </w:tcPr>
          <w:p w14:paraId="62F357F5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b/>
                <w:lang w:val="en-US"/>
              </w:rPr>
              <w:t>NES</w:t>
            </w:r>
          </w:p>
        </w:tc>
        <w:tc>
          <w:tcPr>
            <w:tcW w:w="1545" w:type="dxa"/>
            <w:shd w:val="clear" w:color="auto" w:fill="EBEBEB"/>
            <w:vAlign w:val="center"/>
          </w:tcPr>
          <w:p w14:paraId="2C823283" w14:textId="77777777" w:rsidR="00C10D30" w:rsidRPr="009A5ED2" w:rsidRDefault="00C10D30" w:rsidP="00ED5545">
            <w:pPr>
              <w:spacing w:line="360" w:lineRule="auto"/>
              <w:jc w:val="both"/>
              <w:rPr>
                <w:b/>
                <w:sz w:val="24"/>
                <w:szCs w:val="24"/>
                <w:lang w:val="en-US"/>
              </w:rPr>
            </w:pPr>
            <w:r w:rsidRPr="009A5ED2">
              <w:rPr>
                <w:b/>
                <w:lang w:val="en-US"/>
              </w:rPr>
              <w:t>FDR</w:t>
            </w:r>
          </w:p>
        </w:tc>
      </w:tr>
      <w:tr w:rsidR="00C10D30" w:rsidRPr="009A5ED2" w14:paraId="7A6E6EA5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270A41BD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ESTROGEN_RESPONSE_EARLY</w:t>
            </w:r>
          </w:p>
        </w:tc>
        <w:tc>
          <w:tcPr>
            <w:tcW w:w="1350" w:type="dxa"/>
            <w:vAlign w:val="center"/>
          </w:tcPr>
          <w:p w14:paraId="4F88B8DD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41</w:t>
            </w:r>
          </w:p>
        </w:tc>
        <w:tc>
          <w:tcPr>
            <w:tcW w:w="1545" w:type="dxa"/>
            <w:vAlign w:val="center"/>
          </w:tcPr>
          <w:p w14:paraId="4B28E1E2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&lt;0.001</w:t>
            </w:r>
          </w:p>
        </w:tc>
      </w:tr>
      <w:tr w:rsidR="00C10D30" w:rsidRPr="009A5ED2" w14:paraId="63F7C71B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79979E15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ANGIOGENESIS</w:t>
            </w:r>
          </w:p>
        </w:tc>
        <w:tc>
          <w:tcPr>
            <w:tcW w:w="1350" w:type="dxa"/>
            <w:vAlign w:val="center"/>
          </w:tcPr>
          <w:p w14:paraId="48988C6E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34</w:t>
            </w:r>
          </w:p>
        </w:tc>
        <w:tc>
          <w:tcPr>
            <w:tcW w:w="1545" w:type="dxa"/>
            <w:vAlign w:val="center"/>
          </w:tcPr>
          <w:p w14:paraId="1F503B18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&lt;0.001</w:t>
            </w:r>
          </w:p>
        </w:tc>
      </w:tr>
      <w:tr w:rsidR="00C10D30" w:rsidRPr="009A5ED2" w14:paraId="370B0430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339E4A46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TN</w:t>
            </w:r>
            <w:r w:rsidRPr="00B75104">
              <w:rPr>
                <w:lang w:val="en-US"/>
              </w:rPr>
              <w:t>FA_SIGNALING_VIA_NFKB</w:t>
            </w:r>
          </w:p>
        </w:tc>
        <w:tc>
          <w:tcPr>
            <w:tcW w:w="1350" w:type="dxa"/>
            <w:vAlign w:val="center"/>
          </w:tcPr>
          <w:p w14:paraId="5A9435BF" w14:textId="77777777" w:rsidR="00C10D30" w:rsidRPr="001F3B8E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32</w:t>
            </w:r>
          </w:p>
        </w:tc>
        <w:tc>
          <w:tcPr>
            <w:tcW w:w="1545" w:type="dxa"/>
            <w:vAlign w:val="center"/>
          </w:tcPr>
          <w:p w14:paraId="02DEC3D2" w14:textId="77777777" w:rsidR="00C10D30" w:rsidRPr="00FC6201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8A1534">
              <w:rPr>
                <w:lang w:val="en-US"/>
              </w:rPr>
              <w:t>&lt;0.001</w:t>
            </w:r>
          </w:p>
        </w:tc>
      </w:tr>
      <w:tr w:rsidR="00C10D30" w:rsidRPr="009A5ED2" w14:paraId="554F6528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3CAC886C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UV_RESPONSE_DN</w:t>
            </w:r>
          </w:p>
        </w:tc>
        <w:tc>
          <w:tcPr>
            <w:tcW w:w="1350" w:type="dxa"/>
            <w:vAlign w:val="center"/>
          </w:tcPr>
          <w:p w14:paraId="41FA5FB1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27</w:t>
            </w:r>
          </w:p>
        </w:tc>
        <w:tc>
          <w:tcPr>
            <w:tcW w:w="1545" w:type="dxa"/>
            <w:vAlign w:val="center"/>
          </w:tcPr>
          <w:p w14:paraId="3D35D594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&lt;0.001</w:t>
            </w:r>
          </w:p>
        </w:tc>
      </w:tr>
      <w:tr w:rsidR="00C10D30" w:rsidRPr="009A5ED2" w14:paraId="71385F44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61E899ED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NOTCH_SIGNALING</w:t>
            </w:r>
          </w:p>
        </w:tc>
        <w:tc>
          <w:tcPr>
            <w:tcW w:w="1350" w:type="dxa"/>
            <w:vAlign w:val="center"/>
          </w:tcPr>
          <w:p w14:paraId="3366169B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26</w:t>
            </w:r>
          </w:p>
        </w:tc>
        <w:tc>
          <w:tcPr>
            <w:tcW w:w="1545" w:type="dxa"/>
            <w:vAlign w:val="center"/>
          </w:tcPr>
          <w:p w14:paraId="6E7DF54C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&lt;0.001</w:t>
            </w:r>
          </w:p>
        </w:tc>
      </w:tr>
      <w:tr w:rsidR="00C10D30" w:rsidRPr="009A5ED2" w14:paraId="4902C54C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1AAB9AE2" w14:textId="77777777" w:rsidR="00C10D30" w:rsidRPr="00B75104" w:rsidRDefault="00C10D30" w:rsidP="00ED5545">
            <w:pPr>
              <w:tabs>
                <w:tab w:val="left" w:pos="3221"/>
              </w:tabs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WNT_BETA_CATENIN_SIGNALING</w:t>
            </w:r>
          </w:p>
        </w:tc>
        <w:tc>
          <w:tcPr>
            <w:tcW w:w="1350" w:type="dxa"/>
            <w:vAlign w:val="center"/>
          </w:tcPr>
          <w:p w14:paraId="44618839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19</w:t>
            </w:r>
          </w:p>
        </w:tc>
        <w:tc>
          <w:tcPr>
            <w:tcW w:w="1545" w:type="dxa"/>
            <w:vAlign w:val="center"/>
          </w:tcPr>
          <w:p w14:paraId="6CB3CE6B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&lt;0.001</w:t>
            </w:r>
          </w:p>
        </w:tc>
      </w:tr>
      <w:tr w:rsidR="00C10D30" w:rsidRPr="009A5ED2" w14:paraId="3277FB7B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0A57DA24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HYPOXIA</w:t>
            </w:r>
          </w:p>
        </w:tc>
        <w:tc>
          <w:tcPr>
            <w:tcW w:w="1350" w:type="dxa"/>
            <w:vAlign w:val="center"/>
          </w:tcPr>
          <w:p w14:paraId="67584F46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1</w:t>
            </w:r>
          </w:p>
        </w:tc>
        <w:tc>
          <w:tcPr>
            <w:tcW w:w="1545" w:type="dxa"/>
            <w:vAlign w:val="center"/>
          </w:tcPr>
          <w:p w14:paraId="41E6131C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&lt;0.001</w:t>
            </w:r>
          </w:p>
        </w:tc>
      </w:tr>
      <w:tr w:rsidR="00C10D30" w:rsidRPr="009A5ED2" w14:paraId="2DE6F9D8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3FF75D26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G2M_CHECKPOINT</w:t>
            </w:r>
          </w:p>
        </w:tc>
        <w:tc>
          <w:tcPr>
            <w:tcW w:w="1350" w:type="dxa"/>
            <w:vAlign w:val="center"/>
          </w:tcPr>
          <w:p w14:paraId="0FBD4EE1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2.01</w:t>
            </w:r>
          </w:p>
        </w:tc>
        <w:tc>
          <w:tcPr>
            <w:tcW w:w="1545" w:type="dxa"/>
            <w:vAlign w:val="center"/>
          </w:tcPr>
          <w:p w14:paraId="6C87B992" w14:textId="77777777" w:rsidR="00C10D30" w:rsidRPr="00FC6201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</w:t>
            </w:r>
            <w:r w:rsidRPr="008A1534">
              <w:rPr>
                <w:lang w:val="en-US"/>
              </w:rPr>
              <w:t>01</w:t>
            </w:r>
          </w:p>
        </w:tc>
      </w:tr>
      <w:tr w:rsidR="00C10D30" w:rsidRPr="009A5ED2" w14:paraId="7A919076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110BAB37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EPITHELIAL_MESENC</w:t>
            </w:r>
            <w:r w:rsidRPr="00B75104">
              <w:rPr>
                <w:lang w:val="en-US"/>
              </w:rPr>
              <w:t>HYMAL_TRANSITION</w:t>
            </w:r>
          </w:p>
        </w:tc>
        <w:tc>
          <w:tcPr>
            <w:tcW w:w="1350" w:type="dxa"/>
            <w:vAlign w:val="center"/>
          </w:tcPr>
          <w:p w14:paraId="07B404FF" w14:textId="77777777" w:rsidR="00C10D30" w:rsidRPr="001F3B8E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99</w:t>
            </w:r>
          </w:p>
        </w:tc>
        <w:tc>
          <w:tcPr>
            <w:tcW w:w="1545" w:type="dxa"/>
            <w:vAlign w:val="center"/>
          </w:tcPr>
          <w:p w14:paraId="20305DF7" w14:textId="77777777" w:rsidR="00C10D30" w:rsidRPr="00FC6201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8A1534">
              <w:rPr>
                <w:lang w:val="en-US"/>
              </w:rPr>
              <w:t>0.001</w:t>
            </w:r>
          </w:p>
        </w:tc>
      </w:tr>
      <w:tr w:rsidR="00C10D30" w:rsidRPr="009A5ED2" w14:paraId="617045EE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3D6006DD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ESTROGEN_RESPONSE_LATE</w:t>
            </w:r>
          </w:p>
        </w:tc>
        <w:tc>
          <w:tcPr>
            <w:tcW w:w="1350" w:type="dxa"/>
            <w:vAlign w:val="center"/>
          </w:tcPr>
          <w:p w14:paraId="27F419D6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92</w:t>
            </w:r>
          </w:p>
        </w:tc>
        <w:tc>
          <w:tcPr>
            <w:tcW w:w="1545" w:type="dxa"/>
            <w:vAlign w:val="center"/>
          </w:tcPr>
          <w:p w14:paraId="5A900081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01</w:t>
            </w:r>
          </w:p>
        </w:tc>
      </w:tr>
      <w:tr w:rsidR="00C10D30" w:rsidRPr="009A5ED2" w14:paraId="66F9A80A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2B3798F9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MYC_TARGETS_V2</w:t>
            </w:r>
          </w:p>
        </w:tc>
        <w:tc>
          <w:tcPr>
            <w:tcW w:w="1350" w:type="dxa"/>
            <w:vAlign w:val="center"/>
          </w:tcPr>
          <w:p w14:paraId="0EF45650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81</w:t>
            </w:r>
          </w:p>
        </w:tc>
        <w:tc>
          <w:tcPr>
            <w:tcW w:w="1545" w:type="dxa"/>
            <w:vAlign w:val="center"/>
          </w:tcPr>
          <w:p w14:paraId="4E9FE3F9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04</w:t>
            </w:r>
          </w:p>
        </w:tc>
      </w:tr>
      <w:tr w:rsidR="00C10D30" w:rsidRPr="009A5ED2" w14:paraId="661248F4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12B066A5" w14:textId="77777777" w:rsidR="00C10D30" w:rsidRPr="00B75104" w:rsidRDefault="00C10D30" w:rsidP="00ED5545">
            <w:pPr>
              <w:tabs>
                <w:tab w:val="left" w:pos="1629"/>
              </w:tabs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HEDGEHOG_SIGNALING</w:t>
            </w:r>
          </w:p>
        </w:tc>
        <w:tc>
          <w:tcPr>
            <w:tcW w:w="1350" w:type="dxa"/>
            <w:vAlign w:val="center"/>
          </w:tcPr>
          <w:p w14:paraId="145E87B5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75</w:t>
            </w:r>
          </w:p>
        </w:tc>
        <w:tc>
          <w:tcPr>
            <w:tcW w:w="1545" w:type="dxa"/>
            <w:vAlign w:val="center"/>
          </w:tcPr>
          <w:p w14:paraId="0988F456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07</w:t>
            </w:r>
          </w:p>
        </w:tc>
      </w:tr>
      <w:tr w:rsidR="00C10D30" w:rsidRPr="009A5ED2" w14:paraId="29361F07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66859DF1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APICAL_SURFACE</w:t>
            </w:r>
          </w:p>
        </w:tc>
        <w:tc>
          <w:tcPr>
            <w:tcW w:w="1350" w:type="dxa"/>
            <w:vAlign w:val="center"/>
          </w:tcPr>
          <w:p w14:paraId="2F091692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73</w:t>
            </w:r>
          </w:p>
        </w:tc>
        <w:tc>
          <w:tcPr>
            <w:tcW w:w="1545" w:type="dxa"/>
            <w:vAlign w:val="center"/>
          </w:tcPr>
          <w:p w14:paraId="0AB3A7B9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08</w:t>
            </w:r>
          </w:p>
        </w:tc>
      </w:tr>
      <w:tr w:rsidR="00C10D30" w:rsidRPr="009A5ED2" w14:paraId="47F77FE1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1C511993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APICAL_JUNCTION</w:t>
            </w:r>
          </w:p>
        </w:tc>
        <w:tc>
          <w:tcPr>
            <w:tcW w:w="1350" w:type="dxa"/>
            <w:vAlign w:val="center"/>
          </w:tcPr>
          <w:p w14:paraId="6E4EE18F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66</w:t>
            </w:r>
          </w:p>
        </w:tc>
        <w:tc>
          <w:tcPr>
            <w:tcW w:w="1545" w:type="dxa"/>
            <w:vAlign w:val="center"/>
          </w:tcPr>
          <w:p w14:paraId="63301DE3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1</w:t>
            </w:r>
          </w:p>
        </w:tc>
      </w:tr>
      <w:tr w:rsidR="00C10D30" w:rsidRPr="009A5ED2" w14:paraId="4AB6D847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7CF1C296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ANDROGEN_RESPONSE</w:t>
            </w:r>
          </w:p>
        </w:tc>
        <w:tc>
          <w:tcPr>
            <w:tcW w:w="1350" w:type="dxa"/>
            <w:vAlign w:val="center"/>
          </w:tcPr>
          <w:p w14:paraId="61C2EB40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64</w:t>
            </w:r>
          </w:p>
        </w:tc>
        <w:tc>
          <w:tcPr>
            <w:tcW w:w="1545" w:type="dxa"/>
            <w:vAlign w:val="center"/>
          </w:tcPr>
          <w:p w14:paraId="0DC7F2B6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12</w:t>
            </w:r>
          </w:p>
        </w:tc>
      </w:tr>
      <w:tr w:rsidR="00C10D30" w:rsidRPr="009A5ED2" w14:paraId="4B573D13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6394036B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TGF_BETA_SIGNALING</w:t>
            </w:r>
          </w:p>
        </w:tc>
        <w:tc>
          <w:tcPr>
            <w:tcW w:w="1350" w:type="dxa"/>
            <w:vAlign w:val="center"/>
          </w:tcPr>
          <w:p w14:paraId="405401BA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62</w:t>
            </w:r>
          </w:p>
        </w:tc>
        <w:tc>
          <w:tcPr>
            <w:tcW w:w="1545" w:type="dxa"/>
            <w:vAlign w:val="center"/>
          </w:tcPr>
          <w:p w14:paraId="71D31EF3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13</w:t>
            </w:r>
          </w:p>
        </w:tc>
      </w:tr>
      <w:tr w:rsidR="00C10D30" w:rsidRPr="009A5ED2" w14:paraId="642A5B49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6CCED1D9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MITOTIC_SPINDLE</w:t>
            </w:r>
          </w:p>
        </w:tc>
        <w:tc>
          <w:tcPr>
            <w:tcW w:w="1350" w:type="dxa"/>
            <w:vAlign w:val="center"/>
          </w:tcPr>
          <w:p w14:paraId="55556AC4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55</w:t>
            </w:r>
          </w:p>
        </w:tc>
        <w:tc>
          <w:tcPr>
            <w:tcW w:w="1545" w:type="dxa"/>
            <w:vAlign w:val="center"/>
          </w:tcPr>
          <w:p w14:paraId="48EDC1A3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18</w:t>
            </w:r>
          </w:p>
        </w:tc>
      </w:tr>
      <w:tr w:rsidR="00C10D30" w:rsidRPr="009A5ED2" w14:paraId="466F31F4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47FCEDE4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IL2_STAT5_SIGNALING</w:t>
            </w:r>
          </w:p>
        </w:tc>
        <w:tc>
          <w:tcPr>
            <w:tcW w:w="1350" w:type="dxa"/>
            <w:vAlign w:val="center"/>
          </w:tcPr>
          <w:p w14:paraId="4D3F0CA8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54</w:t>
            </w:r>
          </w:p>
        </w:tc>
        <w:tc>
          <w:tcPr>
            <w:tcW w:w="1545" w:type="dxa"/>
            <w:vAlign w:val="center"/>
          </w:tcPr>
          <w:p w14:paraId="06D57827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2</w:t>
            </w:r>
          </w:p>
        </w:tc>
      </w:tr>
      <w:tr w:rsidR="00C10D30" w:rsidRPr="009A5ED2" w14:paraId="09887AE3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32DC49EA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GLYCOLYSIS</w:t>
            </w:r>
          </w:p>
        </w:tc>
        <w:tc>
          <w:tcPr>
            <w:tcW w:w="1350" w:type="dxa"/>
            <w:vAlign w:val="center"/>
          </w:tcPr>
          <w:p w14:paraId="480C5B8B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45</w:t>
            </w:r>
          </w:p>
        </w:tc>
        <w:tc>
          <w:tcPr>
            <w:tcW w:w="1545" w:type="dxa"/>
            <w:vAlign w:val="center"/>
          </w:tcPr>
          <w:p w14:paraId="1D20AC8E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38</w:t>
            </w:r>
          </w:p>
        </w:tc>
      </w:tr>
      <w:tr w:rsidR="00C10D30" w:rsidRPr="009A5ED2" w14:paraId="0CAFDA95" w14:textId="77777777" w:rsidTr="00ED5545">
        <w:trPr>
          <w:trHeight w:val="360"/>
          <w:jc w:val="center"/>
        </w:trPr>
        <w:tc>
          <w:tcPr>
            <w:tcW w:w="6115" w:type="dxa"/>
            <w:vAlign w:val="center"/>
          </w:tcPr>
          <w:p w14:paraId="53DF0BE3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9A5ED2">
              <w:rPr>
                <w:lang w:val="en-US"/>
              </w:rPr>
              <w:t>HALLMARK_APOPTOSIS</w:t>
            </w:r>
          </w:p>
        </w:tc>
        <w:tc>
          <w:tcPr>
            <w:tcW w:w="1350" w:type="dxa"/>
            <w:vAlign w:val="center"/>
          </w:tcPr>
          <w:p w14:paraId="2ED7F0DD" w14:textId="77777777" w:rsidR="00C10D30" w:rsidRPr="00B7510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B75104">
              <w:rPr>
                <w:lang w:val="en-US"/>
              </w:rPr>
              <w:t>-1.41</w:t>
            </w:r>
          </w:p>
        </w:tc>
        <w:tc>
          <w:tcPr>
            <w:tcW w:w="1545" w:type="dxa"/>
            <w:vAlign w:val="center"/>
          </w:tcPr>
          <w:p w14:paraId="2D400941" w14:textId="77777777" w:rsidR="00C10D30" w:rsidRPr="008A1534" w:rsidRDefault="00C10D30" w:rsidP="00ED5545">
            <w:pPr>
              <w:spacing w:line="360" w:lineRule="auto"/>
              <w:jc w:val="both"/>
              <w:rPr>
                <w:sz w:val="24"/>
                <w:szCs w:val="24"/>
                <w:lang w:val="en-US"/>
              </w:rPr>
            </w:pPr>
            <w:r w:rsidRPr="001F3B8E">
              <w:rPr>
                <w:lang w:val="en-US"/>
              </w:rPr>
              <w:t>0.047</w:t>
            </w:r>
          </w:p>
        </w:tc>
      </w:tr>
    </w:tbl>
    <w:p w14:paraId="5161430B" w14:textId="77777777" w:rsidR="00C10D30" w:rsidRPr="009A5ED2" w:rsidRDefault="00C10D30" w:rsidP="00C10D30">
      <w:pPr>
        <w:spacing w:line="360" w:lineRule="auto"/>
        <w:jc w:val="both"/>
        <w:rPr>
          <w:lang w:val="en-US"/>
        </w:rPr>
      </w:pPr>
    </w:p>
    <w:p w14:paraId="1B55F0B0" w14:textId="77777777" w:rsidR="00C10D30" w:rsidRPr="00FC6201" w:rsidRDefault="00C10D30" w:rsidP="00C10D30">
      <w:pPr>
        <w:spacing w:line="360" w:lineRule="auto"/>
        <w:jc w:val="both"/>
        <w:rPr>
          <w:b/>
          <w:lang w:val="en-US"/>
        </w:rPr>
      </w:pPr>
      <w:r w:rsidRPr="00B75104">
        <w:rPr>
          <w:b/>
          <w:i/>
          <w:lang w:val="en-US"/>
        </w:rPr>
        <w:t xml:space="preserve">Supplementary Table 8: </w:t>
      </w:r>
      <w:r w:rsidRPr="00B75104">
        <w:rPr>
          <w:b/>
          <w:lang w:val="en-US"/>
        </w:rPr>
        <w:t xml:space="preserve">Cellular pathways de-enriched by CCS1477 treatment in CP50c patient derived mouse xenografts. </w:t>
      </w:r>
      <w:r w:rsidRPr="001F3B8E">
        <w:rPr>
          <w:lang w:val="en-US"/>
        </w:rPr>
        <w:t>Normalized enrichment score (NES) for cellular pathways de-enriched by C</w:t>
      </w:r>
      <w:r w:rsidRPr="008A1534">
        <w:rPr>
          <w:lang w:val="en-US"/>
        </w:rPr>
        <w:t>C</w:t>
      </w:r>
      <w:r w:rsidRPr="00FC6201">
        <w:rPr>
          <w:lang w:val="en-US"/>
        </w:rPr>
        <w:t>S1477 with a false discovery rate (FDR) &lt;0.05 are shown.</w:t>
      </w:r>
    </w:p>
    <w:p w14:paraId="4AFF54CC" w14:textId="77777777" w:rsidR="00C10D30" w:rsidRPr="00FC6201" w:rsidRDefault="00C10D30" w:rsidP="00C10D30">
      <w:pPr>
        <w:spacing w:line="360" w:lineRule="auto"/>
        <w:jc w:val="both"/>
        <w:outlineLvl w:val="0"/>
        <w:rPr>
          <w:b/>
          <w:i/>
          <w:color w:val="000000" w:themeColor="text1"/>
          <w:u w:val="single"/>
          <w:lang w:val="en-US"/>
        </w:rPr>
      </w:pPr>
      <w:r w:rsidRPr="00FC6201">
        <w:rPr>
          <w:b/>
          <w:lang w:val="en-US"/>
        </w:rPr>
        <w:br w:type="page"/>
      </w:r>
    </w:p>
    <w:p w14:paraId="4064ED2D" w14:textId="77777777" w:rsidR="00C10D30" w:rsidRPr="009A5ED2" w:rsidRDefault="00C10D30" w:rsidP="00C10D30">
      <w:pPr>
        <w:jc w:val="both"/>
        <w:outlineLvl w:val="0"/>
        <w:rPr>
          <w:color w:val="000000" w:themeColor="text1"/>
          <w:lang w:val="en-US"/>
        </w:rPr>
      </w:pPr>
      <w:r w:rsidRPr="00A7081F">
        <w:rPr>
          <w:noProof/>
          <w:color w:val="000000" w:themeColor="text1"/>
          <w:lang w:eastAsia="en-GB"/>
        </w:rPr>
        <w:lastRenderedPageBreak/>
        <w:drawing>
          <wp:inline distT="0" distB="0" distL="0" distR="0" wp14:anchorId="7BB3EC48" wp14:editId="407C7B45">
            <wp:extent cx="5727700" cy="65176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651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EBB3BB" w14:textId="77777777" w:rsidR="00C10D30" w:rsidRPr="00B75104" w:rsidRDefault="00C10D30" w:rsidP="00C10D30">
      <w:pPr>
        <w:spacing w:line="360" w:lineRule="auto"/>
        <w:jc w:val="both"/>
        <w:outlineLvl w:val="0"/>
        <w:rPr>
          <w:b/>
          <w:i/>
          <w:color w:val="000000" w:themeColor="text1"/>
          <w:lang w:val="en-US"/>
        </w:rPr>
      </w:pPr>
    </w:p>
    <w:p w14:paraId="3F5B0BB6" w14:textId="77777777" w:rsidR="00C10D30" w:rsidRPr="00B7510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  <w:r w:rsidRPr="00B75104">
        <w:rPr>
          <w:b/>
          <w:i/>
          <w:color w:val="000000" w:themeColor="text1"/>
          <w:lang w:val="en-US"/>
        </w:rPr>
        <w:t xml:space="preserve">Supplementary Table 9: </w:t>
      </w:r>
      <w:r w:rsidRPr="00B75104">
        <w:rPr>
          <w:b/>
          <w:color w:val="000000" w:themeColor="text1"/>
          <w:lang w:val="en-US"/>
        </w:rPr>
        <w:t>Primary a</w:t>
      </w:r>
      <w:r w:rsidRPr="001F3B8E">
        <w:rPr>
          <w:b/>
          <w:color w:val="000000" w:themeColor="text1"/>
          <w:lang w:val="en-US"/>
        </w:rPr>
        <w:t>ntibodies and protocols for immunohistochemistry assays.</w:t>
      </w:r>
      <w:r w:rsidRPr="008A1534">
        <w:rPr>
          <w:color w:val="000000" w:themeColor="text1"/>
          <w:lang w:val="en-US"/>
        </w:rPr>
        <w:t xml:space="preserve"> AR-FL and AR-V7 IHC was carried out as previously reported </w:t>
      </w:r>
      <w:r w:rsidRPr="00B75104">
        <w:rPr>
          <w:color w:val="000000" w:themeColor="text1"/>
          <w:lang w:val="en-US"/>
        </w:rPr>
        <w:fldChar w:fldCharType="begin">
          <w:fldData xml:space="preserve">PEVuZE5vdGU+PENpdGU+PEF1dGhvcj5XZWx0aTwvQXV0aG9yPjxZZWFyPjIwMTg8L1llYXI+PFJl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</w:fldData>
        </w:fldChar>
      </w:r>
      <w:r w:rsidRPr="009A5ED2">
        <w:rPr>
          <w:color w:val="000000" w:themeColor="text1"/>
          <w:lang w:val="en-US"/>
        </w:rPr>
        <w:instrText xml:space="preserve"> ADDIN EN.CITE </w:instrText>
      </w:r>
      <w:r w:rsidRPr="00A7081F">
        <w:rPr>
          <w:color w:val="000000" w:themeColor="text1"/>
          <w:lang w:val="en-US"/>
        </w:rPr>
        <w:fldChar w:fldCharType="begin">
          <w:fldData xml:space="preserve">PEVuZE5vdGU+PENpdGU+PEF1dGhvcj5XZWx0aTwvQXV0aG9yPjxZZWFyPjIwMTg8L1llYXI+PFJl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</w:fldData>
        </w:fldChar>
      </w:r>
      <w:r w:rsidRPr="009A5ED2">
        <w:rPr>
          <w:color w:val="000000" w:themeColor="text1"/>
          <w:lang w:val="en-US"/>
        </w:rPr>
        <w:instrText xml:space="preserve"> ADDIN EN.CITE.DATA </w:instrText>
      </w:r>
      <w:r w:rsidRPr="00A7081F">
        <w:rPr>
          <w:color w:val="000000" w:themeColor="text1"/>
          <w:lang w:val="en-US"/>
        </w:rPr>
      </w:r>
      <w:r w:rsidRPr="00A7081F">
        <w:rPr>
          <w:color w:val="000000" w:themeColor="text1"/>
          <w:lang w:val="en-US"/>
        </w:rPr>
        <w:fldChar w:fldCharType="end"/>
      </w:r>
      <w:r w:rsidRPr="00B75104">
        <w:rPr>
          <w:color w:val="000000" w:themeColor="text1"/>
          <w:lang w:val="en-US"/>
        </w:rPr>
      </w:r>
      <w:r w:rsidRPr="00B75104">
        <w:rPr>
          <w:color w:val="000000" w:themeColor="text1"/>
          <w:lang w:val="en-US"/>
        </w:rPr>
        <w:fldChar w:fldCharType="separate"/>
      </w:r>
      <w:r w:rsidRPr="00B75104">
        <w:rPr>
          <w:noProof/>
          <w:color w:val="000000" w:themeColor="text1"/>
          <w:lang w:val="en-US"/>
        </w:rPr>
        <w:t>(44)</w:t>
      </w:r>
      <w:r w:rsidRPr="00B75104">
        <w:rPr>
          <w:color w:val="000000" w:themeColor="text1"/>
          <w:lang w:val="en-US"/>
        </w:rPr>
        <w:fldChar w:fldCharType="end"/>
      </w:r>
      <w:r w:rsidRPr="009A5ED2">
        <w:rPr>
          <w:color w:val="000000" w:themeColor="text1"/>
          <w:lang w:val="en-US"/>
        </w:rPr>
        <w:t>.</w:t>
      </w:r>
    </w:p>
    <w:p w14:paraId="22DD2BD9" w14:textId="77777777" w:rsidR="00C10D30" w:rsidRPr="00B7510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19E7D86F" w14:textId="77777777" w:rsidR="00C10D30" w:rsidRPr="00B7510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E66E16E" w14:textId="77777777" w:rsidR="00C10D30" w:rsidRPr="001F3B8E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7BE32142" w14:textId="77777777" w:rsidR="00C10D30" w:rsidRPr="008A153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537FDB2F" w14:textId="77777777" w:rsidR="00C10D30" w:rsidRPr="00FC6201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B087DCD" w14:textId="77777777" w:rsidR="00C10D30" w:rsidRPr="00FC6201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tbl>
      <w:tblPr>
        <w:tblW w:w="897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9"/>
        <w:gridCol w:w="3679"/>
        <w:gridCol w:w="1890"/>
        <w:gridCol w:w="1260"/>
        <w:gridCol w:w="896"/>
      </w:tblGrid>
      <w:tr w:rsidR="00C10D30" w:rsidRPr="009A5ED2" w14:paraId="325B3D3A" w14:textId="77777777" w:rsidTr="00ED5545">
        <w:trPr>
          <w:trHeight w:val="34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3FCF189C" w14:textId="77777777" w:rsidR="00C10D30" w:rsidRPr="00FC6201" w:rsidRDefault="00C10D30" w:rsidP="00ED5545">
            <w:pPr>
              <w:spacing w:line="360" w:lineRule="auto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Cell line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06EFEB52" w14:textId="77777777" w:rsidR="00C10D30" w:rsidRPr="009A5ED2" w:rsidRDefault="00C10D30" w:rsidP="00ED5545">
            <w:pPr>
              <w:spacing w:line="360" w:lineRule="auto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b/>
                <w:bCs/>
                <w:color w:val="000000"/>
                <w:sz w:val="20"/>
                <w:szCs w:val="20"/>
                <w:lang w:val="en-US"/>
              </w:rPr>
              <w:t>Supplier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3D2369AD" w14:textId="77777777" w:rsidR="00C10D30" w:rsidRPr="009A5ED2" w:rsidRDefault="00C10D30" w:rsidP="00ED5545">
            <w:pPr>
              <w:spacing w:line="360" w:lineRule="auto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b/>
                <w:bCs/>
                <w:color w:val="000000"/>
                <w:sz w:val="20"/>
                <w:szCs w:val="20"/>
                <w:lang w:val="en-US"/>
              </w:rPr>
              <w:t>Catalogue No.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299F73B" w14:textId="77777777" w:rsidR="00C10D30" w:rsidRPr="009A5ED2" w:rsidRDefault="00C10D30" w:rsidP="00ED5545">
            <w:pPr>
              <w:spacing w:line="360" w:lineRule="auto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b/>
                <w:bCs/>
                <w:color w:val="000000"/>
                <w:sz w:val="20"/>
                <w:szCs w:val="20"/>
                <w:lang w:val="en-US"/>
              </w:rPr>
              <w:t>Media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37AE3CB2" w14:textId="77777777" w:rsidR="00C10D30" w:rsidRPr="009A5ED2" w:rsidRDefault="00C10D30" w:rsidP="00ED5545">
            <w:pPr>
              <w:spacing w:line="360" w:lineRule="auto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b/>
                <w:bCs/>
                <w:color w:val="000000"/>
                <w:sz w:val="20"/>
                <w:szCs w:val="20"/>
                <w:lang w:val="en-US"/>
              </w:rPr>
              <w:t>Serum</w:t>
            </w:r>
          </w:p>
        </w:tc>
      </w:tr>
      <w:tr w:rsidR="00C10D30" w:rsidRPr="009A5ED2" w14:paraId="6B130B2E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71489543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22Rv1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08931837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0E14A69D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RL-2505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9488417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MPI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7E0042E3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04668DED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54A0C258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proofErr w:type="spellStart"/>
            <w:r w:rsidRPr="009A5ED2">
              <w:rPr>
                <w:color w:val="000000"/>
                <w:sz w:val="20"/>
                <w:szCs w:val="20"/>
                <w:lang w:val="en-US"/>
              </w:rPr>
              <w:t>VCaP</w:t>
            </w:r>
            <w:proofErr w:type="spellEnd"/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364C93B2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32CAD275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RL-2876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9F88E39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MEM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3F74F1A1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7B04C469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6D5F67CE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LNCaP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001E3836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225F1229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RL-1740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4487E9F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MPI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5C2E65D0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69058A94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00EFE6E9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LNCaP-AR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0E7A2861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/AR over-expression done in house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7F6BB966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RL-1740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2B4712E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MPI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3F66E254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444CBB99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14A23658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LNCaP95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2E0B9AFF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r Meeker/Dr Luo*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0E45F7FD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D476619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MPI^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2724A7F9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CSS</w:t>
            </w:r>
          </w:p>
        </w:tc>
      </w:tr>
      <w:tr w:rsidR="00C10D30" w:rsidRPr="009A5ED2" w14:paraId="3C5027B0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4EC5A2A4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LNCaP-Bic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0EFD410D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Dr Worthington – Axis </w:t>
            </w:r>
            <w:proofErr w:type="spellStart"/>
            <w:r w:rsidRPr="00B75104">
              <w:rPr>
                <w:color w:val="000000"/>
                <w:sz w:val="20"/>
                <w:szCs w:val="20"/>
                <w:lang w:val="en-US"/>
              </w:rPr>
              <w:t>Bioservices</w:t>
            </w:r>
            <w:proofErr w:type="spellEnd"/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Ltd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24B5508A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NA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ADF762E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PMI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49C59774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3C120318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</w:tcPr>
          <w:p w14:paraId="6A0F7003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4-2</w:t>
            </w:r>
          </w:p>
        </w:tc>
        <w:tc>
          <w:tcPr>
            <w:tcW w:w="3679" w:type="dxa"/>
            <w:shd w:val="clear" w:color="auto" w:fill="auto"/>
            <w:noWrap/>
            <w:vAlign w:val="center"/>
          </w:tcPr>
          <w:p w14:paraId="6D492490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</w:t>
            </w:r>
          </w:p>
        </w:tc>
        <w:tc>
          <w:tcPr>
            <w:tcW w:w="1890" w:type="dxa"/>
            <w:shd w:val="clear" w:color="auto" w:fill="auto"/>
            <w:noWrap/>
            <w:vAlign w:val="center"/>
          </w:tcPr>
          <w:p w14:paraId="2A0CA3B9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RL-3314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1F1A9FA" w14:textId="77777777" w:rsidR="00C10D30" w:rsidRPr="00FC6201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color w:val="000000"/>
                <w:sz w:val="20"/>
                <w:szCs w:val="20"/>
                <w:lang w:val="en-US"/>
              </w:rPr>
              <w:t>DMEM/F12</w:t>
            </w:r>
          </w:p>
        </w:tc>
        <w:tc>
          <w:tcPr>
            <w:tcW w:w="896" w:type="dxa"/>
            <w:shd w:val="clear" w:color="auto" w:fill="auto"/>
            <w:noWrap/>
            <w:vAlign w:val="center"/>
          </w:tcPr>
          <w:p w14:paraId="6F12B761" w14:textId="77777777" w:rsidR="00C10D30" w:rsidRPr="00FC6201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28D70769" w14:textId="77777777" w:rsidTr="00ED5545">
        <w:trPr>
          <w:trHeight w:val="32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1A0D7721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DU145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119FE470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3E0B600C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TB-81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5709183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MEM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5A8B30AB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  <w:tr w:rsidR="00C10D30" w:rsidRPr="009A5ED2" w14:paraId="4E90BDF8" w14:textId="77777777" w:rsidTr="00ED5545">
        <w:trPr>
          <w:trHeight w:val="340"/>
        </w:trPr>
        <w:tc>
          <w:tcPr>
            <w:tcW w:w="1249" w:type="dxa"/>
            <w:shd w:val="clear" w:color="auto" w:fill="auto"/>
            <w:noWrap/>
            <w:vAlign w:val="center"/>
            <w:hideMark/>
          </w:tcPr>
          <w:p w14:paraId="5C440136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PC3</w:t>
            </w:r>
          </w:p>
        </w:tc>
        <w:tc>
          <w:tcPr>
            <w:tcW w:w="3679" w:type="dxa"/>
            <w:shd w:val="clear" w:color="auto" w:fill="auto"/>
            <w:noWrap/>
            <w:vAlign w:val="center"/>
            <w:hideMark/>
          </w:tcPr>
          <w:p w14:paraId="37EF6C0E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ATCC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77111D17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RL-1345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695EA8C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F12</w:t>
            </w:r>
          </w:p>
        </w:tc>
        <w:tc>
          <w:tcPr>
            <w:tcW w:w="896" w:type="dxa"/>
            <w:shd w:val="clear" w:color="auto" w:fill="auto"/>
            <w:noWrap/>
            <w:vAlign w:val="center"/>
            <w:hideMark/>
          </w:tcPr>
          <w:p w14:paraId="2053EBFB" w14:textId="77777777" w:rsidR="00C10D30" w:rsidRPr="001F3B8E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FBS</w:t>
            </w:r>
          </w:p>
        </w:tc>
      </w:tr>
    </w:tbl>
    <w:p w14:paraId="21D4BF5E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79BE3EAE" w14:textId="77777777" w:rsidR="00C10D30" w:rsidRPr="00B75104" w:rsidRDefault="00C10D30" w:rsidP="00C10D30">
      <w:pPr>
        <w:spacing w:line="360" w:lineRule="auto"/>
        <w:jc w:val="both"/>
        <w:rPr>
          <w:b/>
          <w:i/>
          <w:color w:val="000000" w:themeColor="text1"/>
          <w:lang w:val="en-US"/>
        </w:rPr>
      </w:pPr>
      <w:r w:rsidRPr="00B75104">
        <w:rPr>
          <w:b/>
          <w:i/>
          <w:color w:val="000000" w:themeColor="text1"/>
          <w:lang w:val="en-US"/>
        </w:rPr>
        <w:t xml:space="preserve">Supplementary Table 10: </w:t>
      </w:r>
      <w:r w:rsidRPr="00B75104">
        <w:rPr>
          <w:b/>
          <w:color w:val="000000" w:themeColor="text1"/>
          <w:lang w:val="en-US"/>
        </w:rPr>
        <w:t>Cell lines</w:t>
      </w:r>
    </w:p>
    <w:p w14:paraId="127788A2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  <w:r w:rsidRPr="001F3B8E">
        <w:rPr>
          <w:color w:val="000000" w:themeColor="text1"/>
          <w:lang w:val="en-US"/>
        </w:rPr>
        <w:t xml:space="preserve">ATCC – </w:t>
      </w:r>
      <w:r w:rsidRPr="008A1534">
        <w:rPr>
          <w:color w:val="000000" w:themeColor="text1"/>
          <w:lang w:val="en-US"/>
        </w:rPr>
        <w:t>A</w:t>
      </w:r>
      <w:r w:rsidRPr="00FC6201">
        <w:rPr>
          <w:color w:val="000000" w:themeColor="text1"/>
          <w:lang w:val="en-US"/>
        </w:rPr>
        <w:t xml:space="preserve">merican Type Culture </w:t>
      </w:r>
      <w:r w:rsidRPr="009A5ED2">
        <w:rPr>
          <w:color w:val="000000" w:themeColor="text1"/>
          <w:lang w:val="en-US"/>
        </w:rPr>
        <w:t xml:space="preserve">Collection, FBS – fetal bovine serum, CSS – charcoal stripped serum, * - LNCaP95 cells were a kind gift from Drs. Alan K Meeker and Jun Luo (Johns Hopkins University, Baltimore, Maryland, USA), NA – non-applicable, ^ - phenol red free. </w:t>
      </w:r>
    </w:p>
    <w:p w14:paraId="0EC1663A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2C7B7B77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183C4725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5B8211C9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27F12077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687743E7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4274EA7B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1A544A4D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2EB328BE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2A2EC06A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5E986F9C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18FE89FE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78009256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48FAEEDE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5DAA9DC7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7573C10B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74C1B675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4681A342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76610572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031AEAE4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p w14:paraId="3AB1E5B3" w14:textId="77777777" w:rsidR="00C10D30" w:rsidRPr="009A5ED2" w:rsidRDefault="00C10D30" w:rsidP="00C10D30">
      <w:pPr>
        <w:spacing w:line="360" w:lineRule="auto"/>
        <w:jc w:val="both"/>
        <w:rPr>
          <w:color w:val="000000" w:themeColor="text1"/>
          <w:lang w:val="en-US"/>
        </w:rPr>
      </w:pPr>
    </w:p>
    <w:tbl>
      <w:tblPr>
        <w:tblW w:w="90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0"/>
        <w:gridCol w:w="4160"/>
        <w:gridCol w:w="3000"/>
      </w:tblGrid>
      <w:tr w:rsidR="00C10D30" w:rsidRPr="009A5ED2" w14:paraId="39395F61" w14:textId="77777777" w:rsidTr="00ED5545">
        <w:trPr>
          <w:trHeight w:val="34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5C5D8B3" w14:textId="77777777" w:rsidR="00C10D30" w:rsidRPr="009A5ED2" w:rsidRDefault="00C10D30" w:rsidP="00ED5545">
            <w:pPr>
              <w:spacing w:line="360" w:lineRule="auto"/>
              <w:rPr>
                <w:b/>
                <w:sz w:val="20"/>
                <w:szCs w:val="20"/>
                <w:lang w:val="en-US"/>
              </w:rPr>
            </w:pPr>
            <w:r w:rsidRPr="009A5ED2">
              <w:rPr>
                <w:b/>
                <w:sz w:val="20"/>
                <w:szCs w:val="20"/>
                <w:lang w:val="en-US"/>
              </w:rPr>
              <w:t>Protein target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22171F40" w14:textId="77777777" w:rsidR="00C10D30" w:rsidRPr="009A5ED2" w:rsidRDefault="00C10D30" w:rsidP="00ED5545">
            <w:pPr>
              <w:spacing w:line="360" w:lineRule="auto"/>
              <w:rPr>
                <w:b/>
                <w:sz w:val="20"/>
                <w:szCs w:val="20"/>
                <w:lang w:val="en-US"/>
              </w:rPr>
            </w:pPr>
            <w:r w:rsidRPr="009A5ED2">
              <w:rPr>
                <w:b/>
                <w:sz w:val="20"/>
                <w:szCs w:val="20"/>
                <w:lang w:val="en-US"/>
              </w:rPr>
              <w:t>Company</w:t>
            </w:r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6C169404" w14:textId="77777777" w:rsidR="00C10D30" w:rsidRPr="009A5ED2" w:rsidRDefault="00C10D30" w:rsidP="00ED5545">
            <w:pPr>
              <w:spacing w:line="360" w:lineRule="auto"/>
              <w:rPr>
                <w:b/>
                <w:sz w:val="20"/>
                <w:szCs w:val="20"/>
                <w:lang w:val="en-US"/>
              </w:rPr>
            </w:pPr>
            <w:r w:rsidRPr="009A5ED2">
              <w:rPr>
                <w:b/>
                <w:sz w:val="20"/>
                <w:szCs w:val="20"/>
                <w:lang w:val="en-US"/>
              </w:rPr>
              <w:t>Catalogue ID</w:t>
            </w:r>
          </w:p>
        </w:tc>
      </w:tr>
      <w:tr w:rsidR="00C10D30" w:rsidRPr="009A5ED2" w14:paraId="54E456BF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690CE4E0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AR-FL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2EB56102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DAKO/ Abcam</w:t>
            </w:r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7F575853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M3562/ AB74272</w:t>
            </w:r>
          </w:p>
        </w:tc>
      </w:tr>
      <w:tr w:rsidR="00C10D30" w:rsidRPr="009A5ED2" w14:paraId="00046A48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6E0BB1F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AR-V7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06777705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proofErr w:type="spellStart"/>
            <w:r w:rsidRPr="00B75104">
              <w:rPr>
                <w:sz w:val="20"/>
                <w:szCs w:val="20"/>
                <w:lang w:val="en-US"/>
              </w:rPr>
              <w:t>RevMab</w:t>
            </w:r>
            <w:proofErr w:type="spellEnd"/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301DBDBB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31-1109-00</w:t>
            </w:r>
          </w:p>
        </w:tc>
      </w:tr>
      <w:tr w:rsidR="00C10D30" w:rsidRPr="009A5ED2" w14:paraId="7B2D033D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446DFA3D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C-MYC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4A25C4D6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proofErr w:type="spellStart"/>
            <w:r w:rsidRPr="00B75104">
              <w:rPr>
                <w:sz w:val="20"/>
                <w:szCs w:val="20"/>
                <w:lang w:val="en-US"/>
              </w:rPr>
              <w:t>Menarini</w:t>
            </w:r>
            <w:proofErr w:type="spellEnd"/>
            <w:r w:rsidRPr="00B75104">
              <w:rPr>
                <w:sz w:val="20"/>
                <w:szCs w:val="20"/>
                <w:lang w:val="en-US"/>
              </w:rPr>
              <w:t xml:space="preserve">/ </w:t>
            </w:r>
            <w:proofErr w:type="spellStart"/>
            <w:r w:rsidRPr="00B75104">
              <w:rPr>
                <w:sz w:val="20"/>
                <w:szCs w:val="20"/>
                <w:lang w:val="en-US"/>
              </w:rPr>
              <w:t>Abcam</w:t>
            </w:r>
            <w:proofErr w:type="spellEnd"/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25FD22CE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MP-415-CMEK/ AB32072</w:t>
            </w:r>
          </w:p>
        </w:tc>
      </w:tr>
      <w:tr w:rsidR="00C10D30" w:rsidRPr="009A5ED2" w14:paraId="6156DAEC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08E2232A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B-actin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666BBA3A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ew England Biolabs</w:t>
            </w:r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4DD43735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4970S</w:t>
            </w:r>
          </w:p>
        </w:tc>
      </w:tr>
      <w:tr w:rsidR="00C10D30" w:rsidRPr="009A5ED2" w14:paraId="438990DF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C197470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GAPDH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5794CB52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Millipore</w:t>
            </w:r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0248F271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MAB374</w:t>
            </w:r>
          </w:p>
        </w:tc>
      </w:tr>
      <w:tr w:rsidR="00C10D30" w:rsidRPr="009A5ED2" w14:paraId="566C21BF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0F87A138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CBP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6140A288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Cell signaling</w:t>
            </w:r>
          </w:p>
        </w:tc>
        <w:tc>
          <w:tcPr>
            <w:tcW w:w="3000" w:type="dxa"/>
            <w:shd w:val="clear" w:color="auto" w:fill="auto"/>
            <w:noWrap/>
            <w:vAlign w:val="center"/>
            <w:hideMark/>
          </w:tcPr>
          <w:p w14:paraId="07A8164C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7389</w:t>
            </w:r>
          </w:p>
        </w:tc>
      </w:tr>
      <w:tr w:rsidR="00C10D30" w:rsidRPr="009A5ED2" w14:paraId="48FB8D18" w14:textId="77777777" w:rsidTr="00ED5545">
        <w:trPr>
          <w:trHeight w:val="320"/>
        </w:trPr>
        <w:tc>
          <w:tcPr>
            <w:tcW w:w="18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788D0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p300</w:t>
            </w:r>
          </w:p>
        </w:tc>
        <w:tc>
          <w:tcPr>
            <w:tcW w:w="4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2840AB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Merck</w:t>
            </w:r>
          </w:p>
        </w:tc>
        <w:tc>
          <w:tcPr>
            <w:tcW w:w="30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5C74D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05-257</w:t>
            </w:r>
          </w:p>
        </w:tc>
      </w:tr>
      <w:tr w:rsidR="00C10D30" w:rsidRPr="009A5ED2" w14:paraId="146C0256" w14:textId="77777777" w:rsidTr="00ED5545">
        <w:trPr>
          <w:trHeight w:val="192"/>
        </w:trPr>
        <w:tc>
          <w:tcPr>
            <w:tcW w:w="18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0AD6E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KLK3</w:t>
            </w:r>
          </w:p>
        </w:tc>
        <w:tc>
          <w:tcPr>
            <w:tcW w:w="4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A3B64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DAKO</w:t>
            </w:r>
          </w:p>
        </w:tc>
        <w:tc>
          <w:tcPr>
            <w:tcW w:w="3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F52A7E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A0562</w:t>
            </w:r>
          </w:p>
        </w:tc>
      </w:tr>
    </w:tbl>
    <w:p w14:paraId="0EA259B6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5586500" w14:textId="77777777" w:rsidR="00C10D30" w:rsidRPr="001F3B8E" w:rsidRDefault="00C10D30" w:rsidP="00C10D30">
      <w:pPr>
        <w:spacing w:line="360" w:lineRule="auto"/>
        <w:jc w:val="both"/>
        <w:rPr>
          <w:b/>
          <w:i/>
          <w:lang w:val="en-US"/>
        </w:rPr>
      </w:pPr>
      <w:r w:rsidRPr="00B75104">
        <w:rPr>
          <w:b/>
          <w:i/>
          <w:lang w:val="en-US"/>
        </w:rPr>
        <w:t>Supplementary Table 11:</w:t>
      </w:r>
      <w:r w:rsidRPr="00B75104">
        <w:rPr>
          <w:lang w:val="en-US"/>
        </w:rPr>
        <w:t xml:space="preserve"> </w:t>
      </w:r>
      <w:r w:rsidRPr="00B75104">
        <w:rPr>
          <w:b/>
          <w:lang w:val="en-US"/>
        </w:rPr>
        <w:t>Antibodies used for Western blot analysis.</w:t>
      </w:r>
      <w:r w:rsidRPr="001F3B8E">
        <w:rPr>
          <w:b/>
          <w:i/>
          <w:lang w:val="en-US"/>
        </w:rPr>
        <w:t xml:space="preserve"> </w:t>
      </w:r>
    </w:p>
    <w:p w14:paraId="2B276839" w14:textId="77777777" w:rsidR="00C10D30" w:rsidRPr="008A1534" w:rsidRDefault="00C10D30" w:rsidP="00C10D30">
      <w:pPr>
        <w:rPr>
          <w:color w:val="000000" w:themeColor="text1"/>
          <w:lang w:val="en-US"/>
        </w:rPr>
      </w:pPr>
      <w:r w:rsidRPr="008A1534">
        <w:rPr>
          <w:color w:val="000000" w:themeColor="text1"/>
          <w:lang w:val="en-US"/>
        </w:rPr>
        <w:br w:type="page"/>
      </w:r>
    </w:p>
    <w:tbl>
      <w:tblPr>
        <w:tblW w:w="83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0"/>
        <w:gridCol w:w="4160"/>
        <w:gridCol w:w="2300"/>
      </w:tblGrid>
      <w:tr w:rsidR="00C10D30" w:rsidRPr="009A5ED2" w14:paraId="3C947CC0" w14:textId="77777777" w:rsidTr="00ED5545">
        <w:trPr>
          <w:trHeight w:val="34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21D62787" w14:textId="77777777" w:rsidR="00C10D30" w:rsidRPr="008A1534" w:rsidRDefault="00C10D30" w:rsidP="00ED5545">
            <w:pPr>
              <w:spacing w:line="360" w:lineRule="auto"/>
              <w:rPr>
                <w:b/>
                <w:sz w:val="20"/>
                <w:szCs w:val="20"/>
                <w:lang w:val="en-US"/>
              </w:rPr>
            </w:pPr>
            <w:r w:rsidRPr="008A1534">
              <w:rPr>
                <w:b/>
                <w:sz w:val="20"/>
                <w:szCs w:val="20"/>
                <w:lang w:val="en-US"/>
              </w:rPr>
              <w:lastRenderedPageBreak/>
              <w:t>Gene target</w:t>
            </w:r>
          </w:p>
        </w:tc>
        <w:tc>
          <w:tcPr>
            <w:tcW w:w="4160" w:type="dxa"/>
            <w:shd w:val="clear" w:color="auto" w:fill="auto"/>
            <w:noWrap/>
            <w:vAlign w:val="center"/>
            <w:hideMark/>
          </w:tcPr>
          <w:p w14:paraId="2FB73133" w14:textId="77777777" w:rsidR="00C10D30" w:rsidRPr="00FC6201" w:rsidRDefault="00C10D30" w:rsidP="00ED5545">
            <w:pPr>
              <w:spacing w:line="360" w:lineRule="auto"/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FC6201">
              <w:rPr>
                <w:b/>
                <w:bCs/>
                <w:color w:val="000000"/>
                <w:sz w:val="20"/>
                <w:szCs w:val="20"/>
                <w:lang w:val="en-US"/>
              </w:rPr>
              <w:t>Supplier</w:t>
            </w:r>
          </w:p>
        </w:tc>
        <w:tc>
          <w:tcPr>
            <w:tcW w:w="2300" w:type="dxa"/>
            <w:shd w:val="clear" w:color="auto" w:fill="auto"/>
            <w:noWrap/>
            <w:vAlign w:val="center"/>
            <w:hideMark/>
          </w:tcPr>
          <w:p w14:paraId="21E72C20" w14:textId="77777777" w:rsidR="00C10D30" w:rsidRPr="00FC6201" w:rsidRDefault="00C10D30" w:rsidP="00ED5545">
            <w:pPr>
              <w:spacing w:line="360" w:lineRule="auto"/>
              <w:rPr>
                <w:b/>
                <w:sz w:val="20"/>
                <w:szCs w:val="20"/>
                <w:lang w:val="en-US"/>
              </w:rPr>
            </w:pPr>
            <w:r w:rsidRPr="00FC6201">
              <w:rPr>
                <w:b/>
                <w:sz w:val="20"/>
                <w:szCs w:val="20"/>
                <w:lang w:val="en-US"/>
              </w:rPr>
              <w:t>Catalogue ID</w:t>
            </w:r>
          </w:p>
        </w:tc>
      </w:tr>
      <w:tr w:rsidR="00C10D30" w:rsidRPr="009A5ED2" w14:paraId="4526C70B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2782A346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Control</w:t>
            </w:r>
          </w:p>
        </w:tc>
        <w:tc>
          <w:tcPr>
            <w:tcW w:w="4160" w:type="dxa"/>
            <w:vMerge w:val="restart"/>
            <w:shd w:val="clear" w:color="auto" w:fill="auto"/>
            <w:noWrap/>
            <w:vAlign w:val="center"/>
            <w:hideMark/>
          </w:tcPr>
          <w:p w14:paraId="59BE7FE2" w14:textId="77777777" w:rsidR="00C10D30" w:rsidRPr="00B75104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  <w:proofErr w:type="spellStart"/>
            <w:r w:rsidRPr="00B75104">
              <w:rPr>
                <w:color w:val="000000"/>
                <w:sz w:val="20"/>
                <w:szCs w:val="20"/>
                <w:lang w:val="en-US"/>
              </w:rPr>
              <w:t>Dharmacon</w:t>
            </w:r>
            <w:proofErr w:type="spellEnd"/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(Horizon)</w:t>
            </w:r>
          </w:p>
        </w:tc>
        <w:tc>
          <w:tcPr>
            <w:tcW w:w="2300" w:type="dxa"/>
            <w:shd w:val="clear" w:color="auto" w:fill="auto"/>
            <w:noWrap/>
            <w:vAlign w:val="center"/>
            <w:hideMark/>
          </w:tcPr>
          <w:p w14:paraId="7C3CD791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B75104">
              <w:rPr>
                <w:sz w:val="20"/>
                <w:szCs w:val="20"/>
                <w:lang w:val="en-US"/>
              </w:rPr>
              <w:t>D-001810-10</w:t>
            </w:r>
          </w:p>
        </w:tc>
      </w:tr>
      <w:tr w:rsidR="00C10D30" w:rsidRPr="009A5ED2" w14:paraId="5C9C2F9B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7BAEC417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CBP</w:t>
            </w:r>
          </w:p>
        </w:tc>
        <w:tc>
          <w:tcPr>
            <w:tcW w:w="4160" w:type="dxa"/>
            <w:vMerge/>
            <w:vAlign w:val="center"/>
            <w:hideMark/>
          </w:tcPr>
          <w:p w14:paraId="7AA5910D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00" w:type="dxa"/>
            <w:shd w:val="clear" w:color="auto" w:fill="auto"/>
            <w:noWrap/>
            <w:vAlign w:val="center"/>
            <w:hideMark/>
          </w:tcPr>
          <w:p w14:paraId="3CBA92BD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L-003477</w:t>
            </w:r>
          </w:p>
        </w:tc>
      </w:tr>
      <w:tr w:rsidR="00C10D30" w:rsidRPr="009A5ED2" w14:paraId="43FFC71F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6EDB2A11" w14:textId="77777777" w:rsidR="00C10D30" w:rsidRPr="00B75104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p300</w:t>
            </w:r>
          </w:p>
        </w:tc>
        <w:tc>
          <w:tcPr>
            <w:tcW w:w="4160" w:type="dxa"/>
            <w:vMerge/>
            <w:vAlign w:val="center"/>
            <w:hideMark/>
          </w:tcPr>
          <w:p w14:paraId="68E9C96E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00" w:type="dxa"/>
            <w:shd w:val="clear" w:color="auto" w:fill="auto"/>
            <w:noWrap/>
            <w:vAlign w:val="center"/>
            <w:hideMark/>
          </w:tcPr>
          <w:p w14:paraId="6BE17985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L-003486</w:t>
            </w:r>
          </w:p>
        </w:tc>
      </w:tr>
      <w:tr w:rsidR="00C10D30" w:rsidRPr="009A5ED2" w14:paraId="73C8B86D" w14:textId="77777777" w:rsidTr="00ED5545">
        <w:trPr>
          <w:trHeight w:val="34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4686C801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C-MYC</w:t>
            </w:r>
          </w:p>
        </w:tc>
        <w:tc>
          <w:tcPr>
            <w:tcW w:w="4160" w:type="dxa"/>
            <w:vMerge/>
            <w:vAlign w:val="center"/>
            <w:hideMark/>
          </w:tcPr>
          <w:p w14:paraId="3BB39CBD" w14:textId="77777777" w:rsidR="00C10D30" w:rsidRPr="009A5ED2" w:rsidRDefault="00C10D30" w:rsidP="00ED5545">
            <w:pPr>
              <w:spacing w:line="360" w:lineRule="auto"/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00" w:type="dxa"/>
            <w:shd w:val="clear" w:color="auto" w:fill="auto"/>
            <w:noWrap/>
            <w:vAlign w:val="center"/>
            <w:hideMark/>
          </w:tcPr>
          <w:p w14:paraId="7490D859" w14:textId="77777777" w:rsidR="00C10D30" w:rsidRPr="009A5ED2" w:rsidRDefault="00C10D30" w:rsidP="00ED5545">
            <w:pPr>
              <w:spacing w:line="360" w:lineRule="auto"/>
              <w:rPr>
                <w:sz w:val="20"/>
                <w:szCs w:val="20"/>
                <w:lang w:val="en-US"/>
              </w:rPr>
            </w:pPr>
            <w:r w:rsidRPr="009A5ED2">
              <w:rPr>
                <w:sz w:val="20"/>
                <w:szCs w:val="20"/>
                <w:lang w:val="en-US"/>
              </w:rPr>
              <w:t>L-003282</w:t>
            </w:r>
          </w:p>
        </w:tc>
      </w:tr>
    </w:tbl>
    <w:p w14:paraId="76583597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10CD5C5" w14:textId="77777777" w:rsidR="00C10D30" w:rsidRPr="00B75104" w:rsidRDefault="00C10D30" w:rsidP="00C10D30">
      <w:pPr>
        <w:spacing w:line="360" w:lineRule="auto"/>
        <w:jc w:val="both"/>
        <w:rPr>
          <w:lang w:val="en-US"/>
        </w:rPr>
      </w:pPr>
      <w:r w:rsidRPr="00B75104">
        <w:rPr>
          <w:b/>
          <w:i/>
          <w:lang w:val="en-US"/>
        </w:rPr>
        <w:t>Supplementary Table 12:</w:t>
      </w:r>
      <w:r w:rsidRPr="00B75104">
        <w:rPr>
          <w:b/>
          <w:lang w:val="en-US"/>
        </w:rPr>
        <w:t xml:space="preserve"> ON-</w:t>
      </w:r>
      <w:proofErr w:type="spellStart"/>
      <w:r w:rsidRPr="00B75104">
        <w:rPr>
          <w:b/>
          <w:lang w:val="en-US"/>
        </w:rPr>
        <w:t>TARGETplus</w:t>
      </w:r>
      <w:proofErr w:type="spellEnd"/>
      <w:r w:rsidRPr="00B75104">
        <w:rPr>
          <w:b/>
          <w:lang w:val="en-US"/>
        </w:rPr>
        <w:t xml:space="preserve"> siRNA pools for gene expression knockdown.</w:t>
      </w:r>
      <w:r w:rsidRPr="00B75104">
        <w:rPr>
          <w:lang w:val="en-US"/>
        </w:rPr>
        <w:br w:type="page"/>
      </w:r>
    </w:p>
    <w:tbl>
      <w:tblPr>
        <w:tblW w:w="97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0"/>
        <w:gridCol w:w="4160"/>
        <w:gridCol w:w="3700"/>
      </w:tblGrid>
      <w:tr w:rsidR="00C10D30" w:rsidRPr="009A5ED2" w14:paraId="506F3DA1" w14:textId="77777777" w:rsidTr="00ED5545">
        <w:trPr>
          <w:trHeight w:val="36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471C068" w14:textId="77777777" w:rsidR="00C10D30" w:rsidRPr="00B75104" w:rsidRDefault="00C10D30" w:rsidP="00ED5545">
            <w:pPr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Gene target</w:t>
            </w:r>
          </w:p>
        </w:tc>
        <w:tc>
          <w:tcPr>
            <w:tcW w:w="4160" w:type="dxa"/>
            <w:shd w:val="clear" w:color="auto" w:fill="auto"/>
            <w:vAlign w:val="center"/>
            <w:hideMark/>
          </w:tcPr>
          <w:p w14:paraId="2AEF2774" w14:textId="77777777" w:rsidR="00C10D30" w:rsidRPr="001F3B8E" w:rsidRDefault="00C10D30" w:rsidP="00ED5545">
            <w:pPr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b/>
                <w:bCs/>
                <w:color w:val="000000"/>
                <w:sz w:val="20"/>
                <w:szCs w:val="20"/>
                <w:lang w:val="en-US"/>
              </w:rPr>
              <w:t>Supplier</w:t>
            </w: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33C96688" w14:textId="77777777" w:rsidR="00C10D30" w:rsidRPr="008A1534" w:rsidRDefault="00C10D30" w:rsidP="00ED5545">
            <w:pPr>
              <w:rPr>
                <w:b/>
                <w:bCs/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b/>
                <w:bCs/>
                <w:color w:val="000000"/>
                <w:sz w:val="20"/>
                <w:szCs w:val="20"/>
                <w:lang w:val="en-US"/>
              </w:rPr>
              <w:t>Assay ID</w:t>
            </w:r>
          </w:p>
        </w:tc>
      </w:tr>
      <w:tr w:rsidR="00C10D30" w:rsidRPr="009A5ED2" w14:paraId="3DA50DF0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69C3B9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BP</w:t>
            </w:r>
          </w:p>
        </w:tc>
        <w:tc>
          <w:tcPr>
            <w:tcW w:w="4160" w:type="dxa"/>
            <w:vMerge w:val="restart"/>
            <w:shd w:val="clear" w:color="auto" w:fill="auto"/>
            <w:vAlign w:val="center"/>
            <w:hideMark/>
          </w:tcPr>
          <w:p w14:paraId="42A7754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proofErr w:type="spellStart"/>
            <w:r w:rsidRPr="00B75104">
              <w:rPr>
                <w:color w:val="000000"/>
                <w:sz w:val="20"/>
                <w:szCs w:val="20"/>
                <w:lang w:val="en-US"/>
              </w:rPr>
              <w:t>Thermo</w:t>
            </w:r>
            <w:proofErr w:type="spellEnd"/>
            <w:r w:rsidRPr="00B75104">
              <w:rPr>
                <w:color w:val="000000"/>
                <w:sz w:val="20"/>
                <w:szCs w:val="20"/>
                <w:lang w:val="en-US"/>
              </w:rPr>
              <w:t xml:space="preserve"> Fisher Scientific</w:t>
            </w: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2D4B526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s00932878_m1</w:t>
            </w:r>
          </w:p>
        </w:tc>
      </w:tr>
      <w:tr w:rsidR="00C10D30" w:rsidRPr="009A5ED2" w14:paraId="417CE805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001485D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p300</w:t>
            </w:r>
          </w:p>
        </w:tc>
        <w:tc>
          <w:tcPr>
            <w:tcW w:w="4160" w:type="dxa"/>
            <w:vMerge/>
            <w:vAlign w:val="center"/>
            <w:hideMark/>
          </w:tcPr>
          <w:p w14:paraId="2E5F077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0EADED7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0914212_m1</w:t>
            </w:r>
          </w:p>
        </w:tc>
      </w:tr>
      <w:tr w:rsidR="00C10D30" w:rsidRPr="009A5ED2" w14:paraId="1FA2F272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6FDDDB3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R</w:t>
            </w:r>
          </w:p>
        </w:tc>
        <w:tc>
          <w:tcPr>
            <w:tcW w:w="4160" w:type="dxa"/>
            <w:vMerge/>
            <w:vAlign w:val="center"/>
            <w:hideMark/>
          </w:tcPr>
          <w:p w14:paraId="2D2F86D4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13542F30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0171172_m1</w:t>
            </w:r>
          </w:p>
        </w:tc>
      </w:tr>
      <w:tr w:rsidR="00C10D30" w:rsidRPr="009A5ED2" w14:paraId="048270CE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493BC71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R-V7</w:t>
            </w:r>
          </w:p>
        </w:tc>
        <w:tc>
          <w:tcPr>
            <w:tcW w:w="4160" w:type="dxa"/>
            <w:vMerge/>
            <w:vAlign w:val="center"/>
            <w:hideMark/>
          </w:tcPr>
          <w:p w14:paraId="1552C396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2326045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4260217_m1</w:t>
            </w:r>
          </w:p>
        </w:tc>
      </w:tr>
      <w:tr w:rsidR="00C10D30" w:rsidRPr="009A5ED2" w14:paraId="68929758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1B2E3C7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-MYC</w:t>
            </w:r>
          </w:p>
        </w:tc>
        <w:tc>
          <w:tcPr>
            <w:tcW w:w="4160" w:type="dxa"/>
            <w:vMerge/>
            <w:vAlign w:val="center"/>
            <w:hideMark/>
          </w:tcPr>
          <w:p w14:paraId="57D292D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44576A37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0153408_m1</w:t>
            </w:r>
          </w:p>
        </w:tc>
      </w:tr>
      <w:tr w:rsidR="00C10D30" w:rsidRPr="009A5ED2" w14:paraId="746B9DF7" w14:textId="77777777" w:rsidTr="00ED5545">
        <w:trPr>
          <w:trHeight w:val="34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AC5033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KLK2</w:t>
            </w:r>
          </w:p>
        </w:tc>
        <w:tc>
          <w:tcPr>
            <w:tcW w:w="4160" w:type="dxa"/>
            <w:vMerge/>
            <w:vAlign w:val="center"/>
            <w:hideMark/>
          </w:tcPr>
          <w:p w14:paraId="5319B65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1C75F60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0428384_g1</w:t>
            </w:r>
          </w:p>
        </w:tc>
      </w:tr>
      <w:tr w:rsidR="00C10D30" w:rsidRPr="009A5ED2" w14:paraId="16557C0F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F97F48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KLK3</w:t>
            </w:r>
          </w:p>
        </w:tc>
        <w:tc>
          <w:tcPr>
            <w:tcW w:w="4160" w:type="dxa"/>
            <w:vMerge/>
            <w:vAlign w:val="center"/>
            <w:hideMark/>
          </w:tcPr>
          <w:p w14:paraId="638BE8B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096C2F0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2576345_m1</w:t>
            </w:r>
          </w:p>
        </w:tc>
      </w:tr>
      <w:tr w:rsidR="00C10D30" w:rsidRPr="009A5ED2" w14:paraId="4105893C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688514B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FKBP5</w:t>
            </w:r>
          </w:p>
        </w:tc>
        <w:tc>
          <w:tcPr>
            <w:tcW w:w="4160" w:type="dxa"/>
            <w:vMerge/>
            <w:vAlign w:val="center"/>
            <w:hideMark/>
          </w:tcPr>
          <w:p w14:paraId="5479162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44530C24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1561006_m1</w:t>
            </w:r>
          </w:p>
        </w:tc>
      </w:tr>
      <w:tr w:rsidR="00C10D30" w:rsidRPr="009A5ED2" w14:paraId="35D5CA79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0C6E999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TMPRSS2</w:t>
            </w:r>
          </w:p>
        </w:tc>
        <w:tc>
          <w:tcPr>
            <w:tcW w:w="4160" w:type="dxa"/>
            <w:vMerge/>
            <w:vAlign w:val="center"/>
            <w:hideMark/>
          </w:tcPr>
          <w:p w14:paraId="0A06103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25A7EA57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1122322_m1/ Hs01120965_m1</w:t>
            </w:r>
          </w:p>
        </w:tc>
      </w:tr>
      <w:tr w:rsidR="00C10D30" w:rsidRPr="009A5ED2" w14:paraId="6856A1ED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65C546A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GAPDH</w:t>
            </w:r>
          </w:p>
        </w:tc>
        <w:tc>
          <w:tcPr>
            <w:tcW w:w="4160" w:type="dxa"/>
            <w:vMerge/>
            <w:vAlign w:val="center"/>
            <w:hideMark/>
          </w:tcPr>
          <w:p w14:paraId="5C33F4B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5040FDD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2786624_g1/ Hs01922876_u1</w:t>
            </w:r>
          </w:p>
        </w:tc>
      </w:tr>
      <w:tr w:rsidR="00C10D30" w:rsidRPr="009A5ED2" w14:paraId="132719E8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E8F013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PRT1</w:t>
            </w:r>
          </w:p>
        </w:tc>
        <w:tc>
          <w:tcPr>
            <w:tcW w:w="4160" w:type="dxa"/>
            <w:vMerge/>
            <w:vAlign w:val="center"/>
            <w:hideMark/>
          </w:tcPr>
          <w:p w14:paraId="2F2ED8C6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333F017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2800695_m1</w:t>
            </w:r>
          </w:p>
        </w:tc>
      </w:tr>
      <w:tr w:rsidR="00C10D30" w:rsidRPr="009A5ED2" w14:paraId="6D825ECC" w14:textId="77777777" w:rsidTr="00ED5545">
        <w:trPr>
          <w:trHeight w:val="32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5E19823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B2M</w:t>
            </w:r>
          </w:p>
        </w:tc>
        <w:tc>
          <w:tcPr>
            <w:tcW w:w="4160" w:type="dxa"/>
            <w:vMerge/>
            <w:vAlign w:val="center"/>
            <w:hideMark/>
          </w:tcPr>
          <w:p w14:paraId="13A4726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26C4F89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00187842_m1</w:t>
            </w:r>
          </w:p>
        </w:tc>
      </w:tr>
      <w:tr w:rsidR="00C10D30" w:rsidRPr="009A5ED2" w14:paraId="6C632CF1" w14:textId="77777777" w:rsidTr="00ED5545">
        <w:trPr>
          <w:trHeight w:val="340"/>
        </w:trPr>
        <w:tc>
          <w:tcPr>
            <w:tcW w:w="1840" w:type="dxa"/>
            <w:shd w:val="clear" w:color="auto" w:fill="auto"/>
            <w:noWrap/>
            <w:vAlign w:val="center"/>
            <w:hideMark/>
          </w:tcPr>
          <w:p w14:paraId="3D7BA80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RPLP0</w:t>
            </w:r>
          </w:p>
        </w:tc>
        <w:tc>
          <w:tcPr>
            <w:tcW w:w="4160" w:type="dxa"/>
            <w:vMerge/>
            <w:vAlign w:val="center"/>
            <w:hideMark/>
          </w:tcPr>
          <w:p w14:paraId="4BEAE2F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700" w:type="dxa"/>
            <w:shd w:val="clear" w:color="auto" w:fill="auto"/>
            <w:noWrap/>
            <w:vAlign w:val="center"/>
            <w:hideMark/>
          </w:tcPr>
          <w:p w14:paraId="0D115128" w14:textId="77777777" w:rsidR="00C10D30" w:rsidRPr="009A5ED2" w:rsidRDefault="00C10D30" w:rsidP="00ED5545">
            <w:pPr>
              <w:rPr>
                <w:color w:val="212121"/>
                <w:sz w:val="20"/>
                <w:szCs w:val="20"/>
                <w:lang w:val="en-US"/>
              </w:rPr>
            </w:pPr>
            <w:r w:rsidRPr="009A5ED2">
              <w:rPr>
                <w:color w:val="212121"/>
                <w:sz w:val="20"/>
                <w:szCs w:val="20"/>
                <w:lang w:val="en-US"/>
              </w:rPr>
              <w:t>Hs00420895_gH</w:t>
            </w:r>
          </w:p>
        </w:tc>
      </w:tr>
    </w:tbl>
    <w:p w14:paraId="33C00958" w14:textId="77777777" w:rsidR="00C10D30" w:rsidRPr="009A5ED2" w:rsidRDefault="00C10D30" w:rsidP="00C10D30">
      <w:pPr>
        <w:spacing w:line="360" w:lineRule="auto"/>
        <w:jc w:val="both"/>
        <w:rPr>
          <w:b/>
          <w:lang w:val="en-US"/>
        </w:rPr>
      </w:pPr>
    </w:p>
    <w:p w14:paraId="69334F1B" w14:textId="77777777" w:rsidR="00C10D30" w:rsidRPr="00A7081F" w:rsidRDefault="00C10D30" w:rsidP="00C10D30">
      <w:pPr>
        <w:spacing w:line="360" w:lineRule="auto"/>
        <w:jc w:val="both"/>
        <w:rPr>
          <w:b/>
          <w:i/>
          <w:color w:val="000000" w:themeColor="text1"/>
          <w:lang w:val="en-US"/>
        </w:rPr>
      </w:pPr>
      <w:r w:rsidRPr="00B75104">
        <w:rPr>
          <w:b/>
          <w:i/>
          <w:lang w:val="en-US"/>
        </w:rPr>
        <w:t>Supplementary Table 13:</w:t>
      </w:r>
      <w:r w:rsidRPr="00B75104">
        <w:rPr>
          <w:lang w:val="en-US"/>
        </w:rPr>
        <w:t xml:space="preserve"> </w:t>
      </w:r>
      <w:proofErr w:type="spellStart"/>
      <w:r w:rsidRPr="001F3B8E">
        <w:rPr>
          <w:b/>
          <w:lang w:val="en-US"/>
        </w:rPr>
        <w:t>TaqMan</w:t>
      </w:r>
      <w:proofErr w:type="spellEnd"/>
      <w:r w:rsidRPr="001F3B8E">
        <w:rPr>
          <w:b/>
          <w:lang w:val="en-US"/>
        </w:rPr>
        <w:t xml:space="preserve"> probes for </w:t>
      </w:r>
      <w:proofErr w:type="spellStart"/>
      <w:r w:rsidRPr="001F3B8E">
        <w:rPr>
          <w:b/>
          <w:lang w:val="en-US"/>
        </w:rPr>
        <w:t>qRT</w:t>
      </w:r>
      <w:proofErr w:type="spellEnd"/>
      <w:r w:rsidRPr="001F3B8E">
        <w:rPr>
          <w:b/>
          <w:lang w:val="en-US"/>
        </w:rPr>
        <w:t>-PCR analysis</w:t>
      </w:r>
      <w:r w:rsidRPr="008A1534">
        <w:rPr>
          <w:b/>
          <w:lang w:val="en-US"/>
        </w:rPr>
        <w:t xml:space="preserve"> (</w:t>
      </w:r>
      <w:r w:rsidRPr="00A7081F">
        <w:rPr>
          <w:b/>
          <w:color w:val="000000" w:themeColor="text1"/>
          <w:lang w:val="en-US"/>
        </w:rPr>
        <w:t>cell line, 22Rv1 xenograft model and CP50c mouse xenograft model</w:t>
      </w:r>
      <w:r w:rsidRPr="009A5ED2">
        <w:rPr>
          <w:b/>
          <w:color w:val="000000" w:themeColor="text1"/>
          <w:lang w:val="en-US"/>
        </w:rPr>
        <w:t>).</w:t>
      </w:r>
    </w:p>
    <w:p w14:paraId="706EAC5A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0D6E7F6" w14:textId="77777777" w:rsidR="00C10D30" w:rsidRPr="00B7510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2F8DBE88" w14:textId="77777777" w:rsidR="00C10D30" w:rsidRPr="00B7510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BD32C0A" w14:textId="77777777" w:rsidR="00C10D30" w:rsidRPr="00B7510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1F4D6429" w14:textId="77777777" w:rsidR="00C10D30" w:rsidRPr="001F3B8E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77083B5A" w14:textId="77777777" w:rsidR="00C10D30" w:rsidRPr="008A1534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11D9F052" w14:textId="77777777" w:rsidR="00C10D30" w:rsidRPr="00FC6201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70E540BE" w14:textId="77777777" w:rsidR="00C10D30" w:rsidRPr="00FC6201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25F1B9C1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456FD6FD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E977263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430C2EEF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4571611D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29A76AA8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16B36FB2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7CD0D022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71CDABB3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7A40DBE6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2540F9B9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48B8E8BA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1838"/>
        <w:gridCol w:w="3969"/>
        <w:gridCol w:w="3969"/>
      </w:tblGrid>
      <w:tr w:rsidR="00C10D30" w:rsidRPr="009A5ED2" w14:paraId="4683EC20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78C4FC16" w14:textId="77777777" w:rsidR="00C10D30" w:rsidRPr="00A7081F" w:rsidRDefault="00C10D30" w:rsidP="00ED5545">
            <w:pPr>
              <w:rPr>
                <w:b/>
                <w:color w:val="000000" w:themeColor="text1"/>
                <w:lang w:val="en-US"/>
              </w:rPr>
            </w:pPr>
            <w:r w:rsidRPr="00A7081F">
              <w:rPr>
                <w:b/>
                <w:color w:val="000000" w:themeColor="text1"/>
                <w:lang w:val="en-US"/>
              </w:rPr>
              <w:t>Gene target</w:t>
            </w:r>
            <w:r w:rsidRPr="00A7081F">
              <w:rPr>
                <w:b/>
                <w:color w:val="000000" w:themeColor="text1"/>
                <w:sz w:val="24"/>
                <w:szCs w:val="24"/>
                <w:lang w:val="en-US"/>
              </w:rPr>
              <w:t> </w:t>
            </w:r>
          </w:p>
        </w:tc>
        <w:tc>
          <w:tcPr>
            <w:tcW w:w="3969" w:type="dxa"/>
            <w:noWrap/>
            <w:hideMark/>
          </w:tcPr>
          <w:p w14:paraId="3807D400" w14:textId="77777777" w:rsidR="00C10D30" w:rsidRPr="00A7081F" w:rsidRDefault="00C10D30" w:rsidP="00ED5545">
            <w:pPr>
              <w:rPr>
                <w:b/>
                <w:bCs/>
                <w:color w:val="000000" w:themeColor="text1"/>
                <w:lang w:val="en-US"/>
              </w:rPr>
            </w:pPr>
            <w:r w:rsidRPr="00A7081F">
              <w:rPr>
                <w:b/>
                <w:bCs/>
                <w:color w:val="000000" w:themeColor="text1"/>
                <w:sz w:val="24"/>
                <w:szCs w:val="24"/>
                <w:lang w:val="en-US"/>
              </w:rPr>
              <w:t>Forward</w:t>
            </w:r>
          </w:p>
        </w:tc>
        <w:tc>
          <w:tcPr>
            <w:tcW w:w="3969" w:type="dxa"/>
          </w:tcPr>
          <w:p w14:paraId="1F5CCF28" w14:textId="77777777" w:rsidR="00C10D30" w:rsidRPr="00A7081F" w:rsidRDefault="00C10D30" w:rsidP="00ED5545">
            <w:pPr>
              <w:rPr>
                <w:b/>
                <w:bCs/>
                <w:color w:val="000000" w:themeColor="text1"/>
                <w:lang w:val="en-US"/>
              </w:rPr>
            </w:pPr>
            <w:r w:rsidRPr="00A7081F">
              <w:rPr>
                <w:b/>
                <w:bCs/>
                <w:color w:val="000000" w:themeColor="text1"/>
                <w:sz w:val="24"/>
                <w:szCs w:val="24"/>
                <w:lang w:val="en-US"/>
              </w:rPr>
              <w:t>Reverse</w:t>
            </w:r>
          </w:p>
        </w:tc>
      </w:tr>
      <w:tr w:rsidR="00C10D30" w:rsidRPr="009A5ED2" w14:paraId="0A15FF64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4E06631D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 xml:space="preserve">18S </w:t>
            </w:r>
          </w:p>
        </w:tc>
        <w:tc>
          <w:tcPr>
            <w:tcW w:w="3969" w:type="dxa"/>
            <w:noWrap/>
            <w:hideMark/>
          </w:tcPr>
          <w:p w14:paraId="6615210E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CAATTATTCCCCATGAACG</w:t>
            </w:r>
          </w:p>
        </w:tc>
        <w:tc>
          <w:tcPr>
            <w:tcW w:w="3969" w:type="dxa"/>
          </w:tcPr>
          <w:p w14:paraId="53A207E7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GCCTCACTAAACCATCCAA</w:t>
            </w:r>
          </w:p>
        </w:tc>
      </w:tr>
      <w:tr w:rsidR="00C10D30" w:rsidRPr="009A5ED2" w14:paraId="7662C18C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08F343F9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BP</w:t>
            </w:r>
          </w:p>
        </w:tc>
        <w:tc>
          <w:tcPr>
            <w:tcW w:w="3969" w:type="dxa"/>
            <w:noWrap/>
            <w:hideMark/>
          </w:tcPr>
          <w:p w14:paraId="7783541C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ATTCAGTGCTAAGAGGCTG</w:t>
            </w:r>
          </w:p>
        </w:tc>
        <w:tc>
          <w:tcPr>
            <w:tcW w:w="3969" w:type="dxa"/>
          </w:tcPr>
          <w:p w14:paraId="043EC045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GAAAGATTCAGACATTTCCC</w:t>
            </w:r>
          </w:p>
        </w:tc>
      </w:tr>
      <w:tr w:rsidR="00C10D30" w:rsidRPr="009A5ED2" w14:paraId="668176AE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45A817B0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P300</w:t>
            </w:r>
          </w:p>
        </w:tc>
        <w:tc>
          <w:tcPr>
            <w:tcW w:w="3969" w:type="dxa"/>
            <w:noWrap/>
            <w:hideMark/>
          </w:tcPr>
          <w:p w14:paraId="5CA19048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ATGCCCAATGTATCTAACGA</w:t>
            </w:r>
          </w:p>
        </w:tc>
        <w:tc>
          <w:tcPr>
            <w:tcW w:w="3969" w:type="dxa"/>
          </w:tcPr>
          <w:p w14:paraId="3D28EFBA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GGATCACAAAGAAGACCTC</w:t>
            </w:r>
          </w:p>
        </w:tc>
      </w:tr>
      <w:tr w:rsidR="00C10D30" w:rsidRPr="009A5ED2" w14:paraId="0702366A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0FB2CF53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 xml:space="preserve">AR </w:t>
            </w:r>
          </w:p>
        </w:tc>
        <w:tc>
          <w:tcPr>
            <w:tcW w:w="3969" w:type="dxa"/>
            <w:noWrap/>
            <w:hideMark/>
          </w:tcPr>
          <w:p w14:paraId="59C85C06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CTGGCTTCCGCAACTTACAC</w:t>
            </w:r>
          </w:p>
        </w:tc>
        <w:tc>
          <w:tcPr>
            <w:tcW w:w="3969" w:type="dxa"/>
          </w:tcPr>
          <w:p w14:paraId="767F26D8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GACTTGTGCATGCGGTACTCA</w:t>
            </w:r>
          </w:p>
        </w:tc>
      </w:tr>
      <w:tr w:rsidR="00C10D30" w:rsidRPr="009A5ED2" w14:paraId="258DA94B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7AEE436A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 xml:space="preserve">KLK3 </w:t>
            </w:r>
          </w:p>
        </w:tc>
        <w:tc>
          <w:tcPr>
            <w:tcW w:w="3969" w:type="dxa"/>
            <w:noWrap/>
            <w:hideMark/>
          </w:tcPr>
          <w:p w14:paraId="219D4194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TGTGTGCTGGACGCTGGA</w:t>
            </w:r>
          </w:p>
        </w:tc>
        <w:tc>
          <w:tcPr>
            <w:tcW w:w="3969" w:type="dxa"/>
          </w:tcPr>
          <w:p w14:paraId="28E99F36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ACTGCCCCATGACGTGAT</w:t>
            </w:r>
          </w:p>
        </w:tc>
      </w:tr>
      <w:tr w:rsidR="00C10D30" w:rsidRPr="009A5ED2" w14:paraId="32225B3D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46A47172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FKBP5</w:t>
            </w:r>
          </w:p>
        </w:tc>
        <w:tc>
          <w:tcPr>
            <w:tcW w:w="3969" w:type="dxa"/>
            <w:noWrap/>
            <w:hideMark/>
          </w:tcPr>
          <w:p w14:paraId="2DA0FC08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CAACAGTAGAAATCCACCTG</w:t>
            </w:r>
          </w:p>
        </w:tc>
        <w:tc>
          <w:tcPr>
            <w:tcW w:w="3969" w:type="dxa"/>
          </w:tcPr>
          <w:p w14:paraId="13F17BAD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TCCAGAGCTTTGTCAATTCC</w:t>
            </w:r>
          </w:p>
        </w:tc>
      </w:tr>
      <w:tr w:rsidR="00C10D30" w:rsidRPr="009A5ED2" w14:paraId="56073A21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6B130042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-MYC</w:t>
            </w:r>
          </w:p>
        </w:tc>
        <w:tc>
          <w:tcPr>
            <w:tcW w:w="3969" w:type="dxa"/>
            <w:noWrap/>
            <w:hideMark/>
          </w:tcPr>
          <w:p w14:paraId="52FDE0A8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ACTATGACCTCGACTACGACTC</w:t>
            </w:r>
          </w:p>
        </w:tc>
        <w:tc>
          <w:tcPr>
            <w:tcW w:w="3969" w:type="dxa"/>
          </w:tcPr>
          <w:p w14:paraId="70A07075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TCGTCGCAGTAGAAATACGGC</w:t>
            </w:r>
          </w:p>
        </w:tc>
      </w:tr>
      <w:tr w:rsidR="00C10D30" w:rsidRPr="009A5ED2" w14:paraId="31B8C9A0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6E4DE71E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AD</w:t>
            </w:r>
          </w:p>
        </w:tc>
        <w:tc>
          <w:tcPr>
            <w:tcW w:w="3969" w:type="dxa"/>
            <w:noWrap/>
            <w:hideMark/>
          </w:tcPr>
          <w:p w14:paraId="3DA84FA7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GAGCTCAGGAACTCTGTGAC</w:t>
            </w:r>
          </w:p>
        </w:tc>
        <w:tc>
          <w:tcPr>
            <w:tcW w:w="3969" w:type="dxa"/>
          </w:tcPr>
          <w:p w14:paraId="7D0486EA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TCAAATGAACGCCCAATGCC</w:t>
            </w:r>
          </w:p>
        </w:tc>
      </w:tr>
      <w:tr w:rsidR="00C10D30" w:rsidRPr="009A5ED2" w14:paraId="3EC4B47B" w14:textId="77777777" w:rsidTr="00ED5545">
        <w:trPr>
          <w:trHeight w:val="320"/>
        </w:trPr>
        <w:tc>
          <w:tcPr>
            <w:tcW w:w="1838" w:type="dxa"/>
            <w:noWrap/>
            <w:hideMark/>
          </w:tcPr>
          <w:p w14:paraId="191BDA77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ODC</w:t>
            </w:r>
          </w:p>
        </w:tc>
        <w:tc>
          <w:tcPr>
            <w:tcW w:w="3969" w:type="dxa"/>
            <w:noWrap/>
            <w:hideMark/>
          </w:tcPr>
          <w:p w14:paraId="5C98CAD0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CCATGGGGCTGGCCT</w:t>
            </w:r>
          </w:p>
        </w:tc>
        <w:tc>
          <w:tcPr>
            <w:tcW w:w="3969" w:type="dxa"/>
          </w:tcPr>
          <w:p w14:paraId="6CA9879E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sz w:val="24"/>
                <w:szCs w:val="24"/>
                <w:lang w:val="en-US"/>
              </w:rPr>
              <w:t>TTCCAAATCCCTCTGCGTGT</w:t>
            </w:r>
          </w:p>
        </w:tc>
      </w:tr>
    </w:tbl>
    <w:p w14:paraId="1B4CA4BC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6586FCD" w14:textId="77777777" w:rsidR="00C10D30" w:rsidRPr="00A7081F" w:rsidRDefault="00C10D30" w:rsidP="00C10D30">
      <w:pPr>
        <w:spacing w:line="360" w:lineRule="auto"/>
        <w:jc w:val="both"/>
        <w:rPr>
          <w:b/>
          <w:lang w:val="en-US"/>
        </w:rPr>
      </w:pPr>
      <w:r w:rsidRPr="00B75104">
        <w:rPr>
          <w:b/>
          <w:i/>
          <w:lang w:val="en-US"/>
        </w:rPr>
        <w:t>Supplementary Table 14:</w:t>
      </w:r>
      <w:r w:rsidRPr="00A7081F">
        <w:rPr>
          <w:b/>
          <w:lang w:val="en-US"/>
        </w:rPr>
        <w:t xml:space="preserve"> </w:t>
      </w:r>
      <w:r w:rsidRPr="009A5ED2">
        <w:rPr>
          <w:b/>
          <w:lang w:val="en-US"/>
        </w:rPr>
        <w:t xml:space="preserve">Primers for PCR analysis </w:t>
      </w:r>
      <w:r w:rsidRPr="00A7081F">
        <w:rPr>
          <w:b/>
          <w:color w:val="000000" w:themeColor="text1"/>
          <w:lang w:val="en-US"/>
        </w:rPr>
        <w:t>(</w:t>
      </w:r>
      <w:r w:rsidRPr="00A7081F">
        <w:rPr>
          <w:rFonts w:eastAsia="Cambria"/>
          <w:b/>
          <w:lang w:val="en-US"/>
        </w:rPr>
        <w:t>doxycycline-inducible cell lines and CBP/p300 re-expression)</w:t>
      </w:r>
      <w:r w:rsidRPr="009A5ED2">
        <w:rPr>
          <w:b/>
          <w:lang w:val="en-US"/>
        </w:rPr>
        <w:t>.</w:t>
      </w:r>
    </w:p>
    <w:p w14:paraId="69C5EB74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68E6B521" w14:textId="77777777" w:rsidR="00C10D30" w:rsidRPr="00B75104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5BF93B8" w14:textId="77777777" w:rsidR="00C10D30" w:rsidRPr="00B75104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192E6CA" w14:textId="77777777" w:rsidR="00C10D30" w:rsidRPr="00B75104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BACB16C" w14:textId="77777777" w:rsidR="00C10D30" w:rsidRPr="001F3B8E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B1F2E22" w14:textId="77777777" w:rsidR="00C10D30" w:rsidRPr="008A1534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639CD80" w14:textId="77777777" w:rsidR="00C10D30" w:rsidRPr="00FC6201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28DB125" w14:textId="77777777" w:rsidR="00C10D30" w:rsidRPr="00FC6201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0D1A5D8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5D41B4B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6528058E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4B69F56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AF90C19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F51E914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467A7D8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179EBB73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F89E42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8034B12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163B846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9A11AE4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4915EEB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7F318CA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tbl>
      <w:tblPr>
        <w:tblStyle w:val="TableGrid"/>
        <w:tblW w:w="9634" w:type="dxa"/>
        <w:tblLook w:val="04A0" w:firstRow="1" w:lastRow="0" w:firstColumn="1" w:lastColumn="0" w:noHBand="0" w:noVBand="1"/>
      </w:tblPr>
      <w:tblGrid>
        <w:gridCol w:w="2405"/>
        <w:gridCol w:w="3468"/>
        <w:gridCol w:w="3761"/>
      </w:tblGrid>
      <w:tr w:rsidR="00C10D30" w:rsidRPr="009A5ED2" w14:paraId="57C58BF8" w14:textId="77777777" w:rsidTr="00ED5545">
        <w:trPr>
          <w:trHeight w:val="320"/>
        </w:trPr>
        <w:tc>
          <w:tcPr>
            <w:tcW w:w="2405" w:type="dxa"/>
          </w:tcPr>
          <w:p w14:paraId="240AD8CC" w14:textId="77777777" w:rsidR="00C10D30" w:rsidRPr="00A7081F" w:rsidRDefault="00C10D30" w:rsidP="00ED5545">
            <w:pPr>
              <w:rPr>
                <w:b/>
                <w:color w:val="000000" w:themeColor="text1"/>
                <w:lang w:val="en-US"/>
              </w:rPr>
            </w:pPr>
            <w:r w:rsidRPr="00A7081F">
              <w:rPr>
                <w:b/>
                <w:color w:val="000000" w:themeColor="text1"/>
                <w:lang w:val="en-US"/>
              </w:rPr>
              <w:lastRenderedPageBreak/>
              <w:t>Gene target </w:t>
            </w:r>
          </w:p>
        </w:tc>
        <w:tc>
          <w:tcPr>
            <w:tcW w:w="3468" w:type="dxa"/>
          </w:tcPr>
          <w:p w14:paraId="4F2BD4AA" w14:textId="77777777" w:rsidR="00C10D30" w:rsidRPr="00A7081F" w:rsidRDefault="00C10D30" w:rsidP="00ED5545">
            <w:pPr>
              <w:rPr>
                <w:b/>
                <w:color w:val="000000" w:themeColor="text1"/>
                <w:lang w:val="en-US"/>
              </w:rPr>
            </w:pPr>
            <w:r w:rsidRPr="00A7081F">
              <w:rPr>
                <w:b/>
                <w:bCs/>
                <w:color w:val="000000" w:themeColor="text1"/>
                <w:lang w:val="en-US"/>
              </w:rPr>
              <w:t>Forward</w:t>
            </w:r>
          </w:p>
        </w:tc>
        <w:tc>
          <w:tcPr>
            <w:tcW w:w="3761" w:type="dxa"/>
          </w:tcPr>
          <w:p w14:paraId="5F8A4D54" w14:textId="77777777" w:rsidR="00C10D30" w:rsidRPr="00A7081F" w:rsidRDefault="00C10D30" w:rsidP="00ED5545">
            <w:pPr>
              <w:rPr>
                <w:b/>
                <w:color w:val="000000" w:themeColor="text1"/>
                <w:lang w:val="en-US"/>
              </w:rPr>
            </w:pPr>
            <w:r w:rsidRPr="00A7081F">
              <w:rPr>
                <w:b/>
                <w:bCs/>
                <w:color w:val="000000" w:themeColor="text1"/>
                <w:lang w:val="en-US"/>
              </w:rPr>
              <w:t>Reverse</w:t>
            </w:r>
          </w:p>
        </w:tc>
      </w:tr>
      <w:tr w:rsidR="00C10D30" w:rsidRPr="009A5ED2" w14:paraId="0D079B78" w14:textId="77777777" w:rsidTr="00ED5545">
        <w:trPr>
          <w:trHeight w:val="320"/>
        </w:trPr>
        <w:tc>
          <w:tcPr>
            <w:tcW w:w="2405" w:type="dxa"/>
          </w:tcPr>
          <w:p w14:paraId="50979DFB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KLK3</w:t>
            </w:r>
          </w:p>
        </w:tc>
        <w:tc>
          <w:tcPr>
            <w:tcW w:w="3468" w:type="dxa"/>
          </w:tcPr>
          <w:p w14:paraId="63948DCF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ACAGACCTACTCTGGAGGAAC</w:t>
            </w:r>
          </w:p>
        </w:tc>
        <w:tc>
          <w:tcPr>
            <w:tcW w:w="3761" w:type="dxa"/>
          </w:tcPr>
          <w:p w14:paraId="5511200E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AGACAAGGGTGGAAGGCTCT</w:t>
            </w:r>
          </w:p>
        </w:tc>
      </w:tr>
      <w:tr w:rsidR="00C10D30" w:rsidRPr="009A5ED2" w14:paraId="4F63651F" w14:textId="77777777" w:rsidTr="00ED5545">
        <w:trPr>
          <w:trHeight w:val="320"/>
        </w:trPr>
        <w:tc>
          <w:tcPr>
            <w:tcW w:w="2405" w:type="dxa"/>
          </w:tcPr>
          <w:p w14:paraId="77E41106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TMPRSS2</w:t>
            </w:r>
          </w:p>
        </w:tc>
        <w:tc>
          <w:tcPr>
            <w:tcW w:w="3468" w:type="dxa"/>
          </w:tcPr>
          <w:p w14:paraId="036E097F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CCAGGGAAGGAAGGAACACC</w:t>
            </w:r>
          </w:p>
        </w:tc>
        <w:tc>
          <w:tcPr>
            <w:tcW w:w="3761" w:type="dxa"/>
          </w:tcPr>
          <w:p w14:paraId="2F6EF96C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CTGACTTGGGCACACGGAAT</w:t>
            </w:r>
          </w:p>
        </w:tc>
      </w:tr>
      <w:tr w:rsidR="00C10D30" w:rsidRPr="009A5ED2" w14:paraId="6CEFBB55" w14:textId="77777777" w:rsidTr="00ED5545">
        <w:trPr>
          <w:trHeight w:val="320"/>
        </w:trPr>
        <w:tc>
          <w:tcPr>
            <w:tcW w:w="2405" w:type="dxa"/>
          </w:tcPr>
          <w:p w14:paraId="332B3BA4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FKBP5</w:t>
            </w:r>
          </w:p>
        </w:tc>
        <w:tc>
          <w:tcPr>
            <w:tcW w:w="3468" w:type="dxa"/>
          </w:tcPr>
          <w:p w14:paraId="1C9BD334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CGAGCTGCAAAACATCACT</w:t>
            </w:r>
          </w:p>
        </w:tc>
        <w:tc>
          <w:tcPr>
            <w:tcW w:w="3761" w:type="dxa"/>
          </w:tcPr>
          <w:p w14:paraId="21023674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TGCCAGCCACATTCAGAAC</w:t>
            </w:r>
          </w:p>
        </w:tc>
      </w:tr>
      <w:tr w:rsidR="00C10D30" w:rsidRPr="009A5ED2" w14:paraId="2D079597" w14:textId="77777777" w:rsidTr="00ED5545">
        <w:trPr>
          <w:trHeight w:val="320"/>
        </w:trPr>
        <w:tc>
          <w:tcPr>
            <w:tcW w:w="2405" w:type="dxa"/>
          </w:tcPr>
          <w:p w14:paraId="43F298C0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ANKRD30B</w:t>
            </w:r>
          </w:p>
        </w:tc>
        <w:tc>
          <w:tcPr>
            <w:tcW w:w="3468" w:type="dxa"/>
          </w:tcPr>
          <w:p w14:paraId="4CDAD4BE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TCAAAGTCAACCAAGAGGACTCA</w:t>
            </w:r>
          </w:p>
        </w:tc>
        <w:tc>
          <w:tcPr>
            <w:tcW w:w="3761" w:type="dxa"/>
          </w:tcPr>
          <w:p w14:paraId="02205272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ACGGCAGGCTAAATGGGTTT</w:t>
            </w:r>
          </w:p>
        </w:tc>
      </w:tr>
      <w:tr w:rsidR="00C10D30" w:rsidRPr="009A5ED2" w14:paraId="4B2C3C8E" w14:textId="77777777" w:rsidTr="00ED5545">
        <w:trPr>
          <w:trHeight w:val="320"/>
        </w:trPr>
        <w:tc>
          <w:tcPr>
            <w:tcW w:w="2405" w:type="dxa"/>
          </w:tcPr>
          <w:p w14:paraId="170281D9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CHRNA2</w:t>
            </w:r>
          </w:p>
        </w:tc>
        <w:tc>
          <w:tcPr>
            <w:tcW w:w="3468" w:type="dxa"/>
          </w:tcPr>
          <w:p w14:paraId="563C30F5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TCCAGTCACCACGATGCT</w:t>
            </w:r>
          </w:p>
        </w:tc>
        <w:tc>
          <w:tcPr>
            <w:tcW w:w="3761" w:type="dxa"/>
          </w:tcPr>
          <w:p w14:paraId="5E2EF9A6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CAGCTCTGTCCTTACTCCAA</w:t>
            </w:r>
          </w:p>
        </w:tc>
      </w:tr>
      <w:tr w:rsidR="00C10D30" w:rsidRPr="009A5ED2" w14:paraId="57F54607" w14:textId="77777777" w:rsidTr="00ED5545">
        <w:trPr>
          <w:trHeight w:val="320"/>
        </w:trPr>
        <w:tc>
          <w:tcPr>
            <w:tcW w:w="2405" w:type="dxa"/>
          </w:tcPr>
          <w:p w14:paraId="7B1BF8F6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TFF1</w:t>
            </w:r>
          </w:p>
        </w:tc>
        <w:tc>
          <w:tcPr>
            <w:tcW w:w="3468" w:type="dxa"/>
          </w:tcPr>
          <w:p w14:paraId="7B2AEC5A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TTGTCACGGCCAAGCCTTTT</w:t>
            </w:r>
          </w:p>
        </w:tc>
        <w:tc>
          <w:tcPr>
            <w:tcW w:w="3761" w:type="dxa"/>
          </w:tcPr>
          <w:p w14:paraId="38BA239E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GCAGGCTCTGTTTGCTTAAAGAGCG</w:t>
            </w:r>
          </w:p>
        </w:tc>
      </w:tr>
      <w:tr w:rsidR="00C10D30" w:rsidRPr="009A5ED2" w14:paraId="6B1107BE" w14:textId="77777777" w:rsidTr="00ED5545">
        <w:trPr>
          <w:trHeight w:val="320"/>
        </w:trPr>
        <w:tc>
          <w:tcPr>
            <w:tcW w:w="2405" w:type="dxa"/>
          </w:tcPr>
          <w:p w14:paraId="778C6E61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TGCA enhancer</w:t>
            </w:r>
          </w:p>
        </w:tc>
        <w:tc>
          <w:tcPr>
            <w:tcW w:w="3468" w:type="dxa"/>
          </w:tcPr>
          <w:p w14:paraId="61737865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GAGAAAGGAGGTGGAACGG</w:t>
            </w:r>
          </w:p>
        </w:tc>
        <w:tc>
          <w:tcPr>
            <w:tcW w:w="3761" w:type="dxa"/>
          </w:tcPr>
          <w:p w14:paraId="25DEAFF5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ACTCAAAGTGACAGGGGCA</w:t>
            </w:r>
          </w:p>
        </w:tc>
      </w:tr>
      <w:tr w:rsidR="00C10D30" w:rsidRPr="009A5ED2" w14:paraId="4E6968B5" w14:textId="77777777" w:rsidTr="00ED5545">
        <w:trPr>
          <w:trHeight w:val="320"/>
        </w:trPr>
        <w:tc>
          <w:tcPr>
            <w:tcW w:w="2405" w:type="dxa"/>
          </w:tcPr>
          <w:p w14:paraId="0762F7A4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Dessert  (negative control)</w:t>
            </w:r>
          </w:p>
        </w:tc>
        <w:tc>
          <w:tcPr>
            <w:tcW w:w="3468" w:type="dxa"/>
          </w:tcPr>
          <w:p w14:paraId="7AC30C8A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CTAGGAGGGTGGAGGTAGGG</w:t>
            </w:r>
          </w:p>
        </w:tc>
        <w:tc>
          <w:tcPr>
            <w:tcW w:w="3761" w:type="dxa"/>
          </w:tcPr>
          <w:p w14:paraId="27C512A7" w14:textId="77777777" w:rsidR="00C10D30" w:rsidRPr="00A7081F" w:rsidRDefault="00C10D30" w:rsidP="00ED5545">
            <w:pPr>
              <w:rPr>
                <w:color w:val="000000" w:themeColor="text1"/>
                <w:lang w:val="en-US"/>
              </w:rPr>
            </w:pPr>
            <w:r w:rsidRPr="00A7081F">
              <w:rPr>
                <w:color w:val="000000" w:themeColor="text1"/>
                <w:lang w:val="en-US"/>
              </w:rPr>
              <w:t>GCCCCAAACAGGAGTAATGA</w:t>
            </w:r>
          </w:p>
        </w:tc>
      </w:tr>
    </w:tbl>
    <w:p w14:paraId="3CE2D201" w14:textId="77777777" w:rsidR="00C10D30" w:rsidRPr="009A5ED2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649F3991" w14:textId="77777777" w:rsidR="00C10D30" w:rsidRPr="001F3B8E" w:rsidRDefault="00C10D30" w:rsidP="00C10D30">
      <w:pPr>
        <w:spacing w:line="360" w:lineRule="auto"/>
        <w:jc w:val="both"/>
        <w:rPr>
          <w:b/>
          <w:lang w:val="en-US"/>
        </w:rPr>
      </w:pPr>
      <w:r w:rsidRPr="00B75104">
        <w:rPr>
          <w:b/>
          <w:i/>
          <w:lang w:val="en-US"/>
        </w:rPr>
        <w:t>Supplementary Table 15:</w:t>
      </w:r>
      <w:r w:rsidRPr="00B75104">
        <w:rPr>
          <w:b/>
          <w:lang w:val="en-US"/>
        </w:rPr>
        <w:t xml:space="preserve"> Primers for </w:t>
      </w:r>
      <w:proofErr w:type="spellStart"/>
      <w:r w:rsidRPr="00B75104">
        <w:rPr>
          <w:b/>
          <w:lang w:val="en-US"/>
        </w:rPr>
        <w:t>ChIP</w:t>
      </w:r>
      <w:proofErr w:type="spellEnd"/>
      <w:r w:rsidRPr="001F3B8E">
        <w:rPr>
          <w:b/>
          <w:lang w:val="en-US"/>
        </w:rPr>
        <w:t>-PCR analysis.</w:t>
      </w:r>
    </w:p>
    <w:p w14:paraId="4B705B46" w14:textId="77777777" w:rsidR="00C10D30" w:rsidRPr="008A1534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06A5FFA" w14:textId="77777777" w:rsidR="00C10D30" w:rsidRPr="00FC6201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BF0C199" w14:textId="77777777" w:rsidR="00C10D30" w:rsidRPr="00FC6201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E400B3B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9FBD1FD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CB3C4E8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795C4A3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17A55837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D35F5E5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A2729B5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B77E497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3189348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7B1A178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748C64CA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49037E50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6119051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ADA3152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6FA2CB9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36A220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29A9024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3C9F294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056BF0DC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1903DA47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43D98BAB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tbl>
      <w:tblPr>
        <w:tblW w:w="862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20"/>
        <w:gridCol w:w="1701"/>
        <w:gridCol w:w="1701"/>
        <w:gridCol w:w="1701"/>
        <w:gridCol w:w="1701"/>
      </w:tblGrid>
      <w:tr w:rsidR="00C10D30" w:rsidRPr="009A5ED2" w14:paraId="3B0A84ED" w14:textId="77777777" w:rsidTr="00ED5545">
        <w:trPr>
          <w:trHeight w:val="36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0BCFE99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lastRenderedPageBreak/>
              <w:t>ABCC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241818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DK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613D86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SD17B1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2630ED7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NKX3-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D3D12E4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SORD</w:t>
            </w:r>
          </w:p>
        </w:tc>
      </w:tr>
      <w:tr w:rsidR="00C10D30" w:rsidRPr="009A5ED2" w14:paraId="661352DD" w14:textId="77777777" w:rsidTr="00ED5545">
        <w:trPr>
          <w:trHeight w:val="36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1D9A589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BHD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5460A5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ENPN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B07E29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IDI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88C375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A2G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633A379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SPCS3</w:t>
            </w:r>
          </w:p>
        </w:tc>
      </w:tr>
      <w:tr w:rsidR="00C10D30" w:rsidRPr="009A5ED2" w14:paraId="77A60046" w14:textId="77777777" w:rsidTr="00ED5545">
        <w:trPr>
          <w:trHeight w:val="34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0E5ED66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CSL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755143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BI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5F6B05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INPP4B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3D8ED2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DLIM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40FA7D2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SPDEF</w:t>
            </w:r>
          </w:p>
        </w:tc>
      </w:tr>
      <w:tr w:rsidR="00C10D30" w:rsidRPr="009A5ED2" w14:paraId="14CCEAE4" w14:textId="77777777" w:rsidTr="00ED5545">
        <w:trPr>
          <w:trHeight w:val="34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3665673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CTN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B36083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HCR2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2E51DC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INSIG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AB3934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GM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626425E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SRF</w:t>
            </w:r>
          </w:p>
        </w:tc>
      </w:tr>
      <w:tr w:rsidR="00C10D30" w:rsidRPr="009A5ED2" w14:paraId="235D73CF" w14:textId="77777777" w:rsidTr="00ED5545">
        <w:trPr>
          <w:trHeight w:val="34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145BDF0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DAMTS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388043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NAJB9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41637F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IQGAP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36E39A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IAS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6A7831B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SRP19</w:t>
            </w:r>
          </w:p>
        </w:tc>
      </w:tr>
      <w:tr w:rsidR="00C10D30" w:rsidRPr="009A5ED2" w14:paraId="63E8823B" w14:textId="77777777" w:rsidTr="00ED5545">
        <w:trPr>
          <w:trHeight w:val="36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53308D3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DRM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8A72A1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ELK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00762E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ITGAV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66A96A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LPP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2236BB9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STEAP4</w:t>
            </w:r>
          </w:p>
        </w:tc>
      </w:tr>
      <w:tr w:rsidR="00C10D30" w:rsidRPr="009A5ED2" w14:paraId="73EE0CC7" w14:textId="77777777" w:rsidTr="00ED5545">
        <w:trPr>
          <w:trHeight w:val="34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69D8EC18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KAP1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1E64CA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ELL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B1881A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KLK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631F633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MEPA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5BECDE8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STK39</w:t>
            </w:r>
          </w:p>
        </w:tc>
      </w:tr>
      <w:tr w:rsidR="00C10D30" w:rsidRPr="009A5ED2" w14:paraId="4EC7E4F5" w14:textId="77777777" w:rsidTr="00ED5545">
        <w:trPr>
          <w:trHeight w:val="34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0E6D23C9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KT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C02824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ELOVL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74DAB3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KLK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9AE8F1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TK2B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8B40F9E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T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>MEM50A</w:t>
            </w:r>
          </w:p>
        </w:tc>
      </w:tr>
      <w:tr w:rsidR="00C10D30" w:rsidRPr="009A5ED2" w14:paraId="6B57DC56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65A76C8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LDH1A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2FC96D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FADS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F32CD3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KRT19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AF738B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TPN2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947320C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TMPRSS2</w:t>
            </w:r>
          </w:p>
        </w:tc>
      </w:tr>
      <w:tr w:rsidR="00C10D30" w:rsidRPr="009A5ED2" w14:paraId="32306640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24ACB140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NKH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018AE3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FKBP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DDFE57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KRT8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172171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AB4A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0ED7F11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TNFAIP8</w:t>
            </w:r>
          </w:p>
        </w:tc>
      </w:tr>
      <w:tr w:rsidR="00C10D30" w:rsidRPr="009A5ED2" w14:paraId="4685C142" w14:textId="77777777" w:rsidTr="00ED5545">
        <w:trPr>
          <w:trHeight w:val="34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05CF6C2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PPBP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174334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NAI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1DEE6B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LIFR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F46E9F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PS6KA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E8A9BBF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TPD52</w:t>
            </w:r>
          </w:p>
        </w:tc>
      </w:tr>
      <w:tr w:rsidR="00C10D30" w:rsidRPr="009A5ED2" w14:paraId="37715170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1453D6C6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RID5B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F631C9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PD1L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84C51E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LMAN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2EDDEC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RP1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A897C45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TSC22D1</w:t>
            </w:r>
          </w:p>
        </w:tc>
      </w:tr>
      <w:tr w:rsidR="00C10D30" w:rsidRPr="009A5ED2" w14:paraId="34ABD8E0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114DFE8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ZGP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829FD1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SR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DDE83B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MAF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C6EE35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AT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51513F8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UAP1</w:t>
            </w:r>
          </w:p>
        </w:tc>
      </w:tr>
      <w:tr w:rsidR="00C10D30" w:rsidRPr="009A5ED2" w14:paraId="2321445D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3FABE3A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B2M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049C5E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UCY1A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939096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MAK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C2A84E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CD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638FBD1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UBE2I</w:t>
            </w:r>
          </w:p>
        </w:tc>
      </w:tr>
      <w:tr w:rsidR="00C10D30" w:rsidRPr="009A5ED2" w14:paraId="4A6BB734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4E48698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B4GALT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B05D77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1-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A2774C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MAP7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6B8B963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EC24D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7ACC76F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UBE2J1</w:t>
            </w:r>
          </w:p>
        </w:tc>
      </w:tr>
      <w:tr w:rsidR="00C10D30" w:rsidRPr="009A5ED2" w14:paraId="0CE1A19F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2160237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BMPR1B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03DD42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ERC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5F00343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MERTK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5E09C6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ELENOP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4DC9234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VA</w:t>
            </w:r>
            <w:r w:rsidRPr="008A1534">
              <w:rPr>
                <w:color w:val="000000"/>
                <w:sz w:val="20"/>
                <w:szCs w:val="20"/>
                <w:lang w:val="en-US"/>
              </w:rPr>
              <w:t>PA</w:t>
            </w:r>
          </w:p>
        </w:tc>
      </w:tr>
      <w:tr w:rsidR="00C10D30" w:rsidRPr="009A5ED2" w14:paraId="73CCAD79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4702043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AMKK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336969D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MGCR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E0DE9C4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MYL12A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6CDF8C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GK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6CE4F80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XRCC5</w:t>
            </w:r>
          </w:p>
        </w:tc>
      </w:tr>
      <w:tr w:rsidR="00C10D30" w:rsidRPr="009A5ED2" w14:paraId="0FDCFEB0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0E280235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CND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FE9597C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MGCS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61AC6A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COA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C44085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LC26A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09013F10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XRCC6</w:t>
            </w:r>
          </w:p>
        </w:tc>
      </w:tr>
      <w:tr w:rsidR="00C10D30" w:rsidRPr="009A5ED2" w14:paraId="326DD091" w14:textId="77777777" w:rsidTr="00ED5545">
        <w:trPr>
          <w:trHeight w:val="320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2C23706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CND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69C817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OMER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1D1FFF89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DRG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6F9AF8E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LC38A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74C3A85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BTB10</w:t>
            </w:r>
          </w:p>
        </w:tc>
      </w:tr>
      <w:tr w:rsidR="00C10D30" w:rsidRPr="009A5ED2" w14:paraId="0635C263" w14:textId="77777777" w:rsidTr="00ED5545">
        <w:trPr>
          <w:trHeight w:val="305"/>
        </w:trPr>
        <w:tc>
          <w:tcPr>
            <w:tcW w:w="1820" w:type="dxa"/>
            <w:shd w:val="clear" w:color="auto" w:fill="auto"/>
            <w:noWrap/>
            <w:vAlign w:val="center"/>
            <w:hideMark/>
          </w:tcPr>
          <w:p w14:paraId="39E712C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DC14B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0C76C4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PGD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2D91A46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GLY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475DD21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MS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14:paraId="7552D802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MIZ1</w:t>
            </w:r>
          </w:p>
        </w:tc>
      </w:tr>
    </w:tbl>
    <w:p w14:paraId="576EF49B" w14:textId="77777777" w:rsidR="00C10D30" w:rsidRPr="009A5ED2" w:rsidRDefault="00C10D30" w:rsidP="00C10D30">
      <w:pPr>
        <w:spacing w:line="360" w:lineRule="auto"/>
        <w:jc w:val="both"/>
        <w:rPr>
          <w:b/>
          <w:i/>
          <w:lang w:val="en-US"/>
        </w:rPr>
      </w:pPr>
    </w:p>
    <w:p w14:paraId="56AAB154" w14:textId="77777777" w:rsidR="00C10D30" w:rsidRPr="008A1534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  <w:r w:rsidRPr="00B75104">
        <w:rPr>
          <w:b/>
          <w:i/>
          <w:lang w:val="en-US"/>
        </w:rPr>
        <w:t>Supplementary Table 16</w:t>
      </w:r>
      <w:r w:rsidRPr="001F3B8E">
        <w:rPr>
          <w:b/>
          <w:i/>
          <w:lang w:val="en-US"/>
        </w:rPr>
        <w:t>:</w:t>
      </w:r>
      <w:r w:rsidRPr="008A1534">
        <w:rPr>
          <w:b/>
          <w:lang w:val="en-US"/>
        </w:rPr>
        <w:t xml:space="preserve"> Genes included in the AR (Hallmark; H) response score.</w:t>
      </w:r>
    </w:p>
    <w:p w14:paraId="6D61C73E" w14:textId="77777777" w:rsidR="00C10D30" w:rsidRPr="00FC6201" w:rsidRDefault="00C10D30" w:rsidP="00C10D30">
      <w:pPr>
        <w:spacing w:line="360" w:lineRule="auto"/>
        <w:jc w:val="both"/>
        <w:outlineLvl w:val="0"/>
        <w:rPr>
          <w:color w:val="000000" w:themeColor="text1"/>
          <w:lang w:val="en-US"/>
        </w:rPr>
      </w:pPr>
    </w:p>
    <w:p w14:paraId="5B258CA8" w14:textId="77777777" w:rsidR="00C10D30" w:rsidRPr="00FC6201" w:rsidRDefault="00C10D30" w:rsidP="00C10D30">
      <w:pPr>
        <w:rPr>
          <w:b/>
          <w:lang w:val="en-US"/>
        </w:rPr>
      </w:pPr>
    </w:p>
    <w:p w14:paraId="4A92020A" w14:textId="77777777" w:rsidR="00C10D30" w:rsidRPr="009A5ED2" w:rsidRDefault="00C10D30" w:rsidP="00C10D30">
      <w:pPr>
        <w:rPr>
          <w:b/>
          <w:lang w:val="en-US"/>
        </w:rPr>
      </w:pPr>
    </w:p>
    <w:p w14:paraId="5E6520E2" w14:textId="77777777" w:rsidR="00C10D30" w:rsidRPr="009A5ED2" w:rsidRDefault="00C10D30" w:rsidP="00C10D30">
      <w:pPr>
        <w:rPr>
          <w:b/>
          <w:lang w:val="en-US"/>
        </w:rPr>
      </w:pPr>
    </w:p>
    <w:p w14:paraId="68AB637A" w14:textId="77777777" w:rsidR="00C10D30" w:rsidRPr="009A5ED2" w:rsidRDefault="00C10D30" w:rsidP="00C10D30">
      <w:pPr>
        <w:rPr>
          <w:b/>
          <w:lang w:val="en-US"/>
        </w:rPr>
      </w:pPr>
    </w:p>
    <w:p w14:paraId="1214364F" w14:textId="77777777" w:rsidR="00C10D30" w:rsidRPr="009A5ED2" w:rsidRDefault="00C10D30" w:rsidP="00C10D30">
      <w:pPr>
        <w:rPr>
          <w:b/>
          <w:lang w:val="en-US"/>
        </w:rPr>
      </w:pPr>
    </w:p>
    <w:p w14:paraId="2C743943" w14:textId="77777777" w:rsidR="00C10D30" w:rsidRPr="009A5ED2" w:rsidRDefault="00C10D30" w:rsidP="00C10D30">
      <w:pPr>
        <w:rPr>
          <w:b/>
          <w:lang w:val="en-US"/>
        </w:rPr>
      </w:pPr>
    </w:p>
    <w:p w14:paraId="01C57A8A" w14:textId="77777777" w:rsidR="00C10D30" w:rsidRPr="009A5ED2" w:rsidRDefault="00C10D30" w:rsidP="00C10D30">
      <w:pPr>
        <w:rPr>
          <w:b/>
          <w:lang w:val="en-US"/>
        </w:rPr>
      </w:pPr>
    </w:p>
    <w:p w14:paraId="0FFAA048" w14:textId="77777777" w:rsidR="00C10D30" w:rsidRPr="009A5ED2" w:rsidRDefault="00C10D30" w:rsidP="00C10D30">
      <w:pPr>
        <w:rPr>
          <w:b/>
          <w:lang w:val="en-US"/>
        </w:rPr>
      </w:pPr>
    </w:p>
    <w:p w14:paraId="1CE39AB7" w14:textId="77777777" w:rsidR="00C10D30" w:rsidRPr="009A5ED2" w:rsidRDefault="00C10D30" w:rsidP="00C10D30">
      <w:pPr>
        <w:rPr>
          <w:b/>
          <w:lang w:val="en-US"/>
        </w:rPr>
      </w:pPr>
    </w:p>
    <w:p w14:paraId="62B31D91" w14:textId="77777777" w:rsidR="00C10D30" w:rsidRPr="009A5ED2" w:rsidRDefault="00C10D30" w:rsidP="00C10D30">
      <w:pPr>
        <w:rPr>
          <w:b/>
          <w:lang w:val="en-US"/>
        </w:rPr>
      </w:pPr>
    </w:p>
    <w:p w14:paraId="0C8241A2" w14:textId="77777777" w:rsidR="00C10D30" w:rsidRPr="009A5ED2" w:rsidRDefault="00C10D30" w:rsidP="00C10D30">
      <w:pPr>
        <w:rPr>
          <w:b/>
          <w:lang w:val="en-US"/>
        </w:rPr>
      </w:pPr>
    </w:p>
    <w:p w14:paraId="7C1CA449" w14:textId="77777777" w:rsidR="00C10D30" w:rsidRPr="009A5ED2" w:rsidRDefault="00C10D30" w:rsidP="00C10D30">
      <w:pPr>
        <w:rPr>
          <w:b/>
          <w:lang w:val="en-US"/>
        </w:rPr>
      </w:pPr>
    </w:p>
    <w:p w14:paraId="71D78CD0" w14:textId="77777777" w:rsidR="00C10D30" w:rsidRPr="009A5ED2" w:rsidRDefault="00C10D30" w:rsidP="00C10D30">
      <w:pPr>
        <w:rPr>
          <w:b/>
          <w:lang w:val="en-US"/>
        </w:rPr>
      </w:pPr>
    </w:p>
    <w:p w14:paraId="7541F0FC" w14:textId="77777777" w:rsidR="00C10D30" w:rsidRPr="009A5ED2" w:rsidRDefault="00C10D30" w:rsidP="00C10D30">
      <w:pPr>
        <w:rPr>
          <w:b/>
          <w:lang w:val="en-US"/>
        </w:rPr>
      </w:pPr>
    </w:p>
    <w:p w14:paraId="7DC6E343" w14:textId="77777777" w:rsidR="00C10D30" w:rsidRPr="009A5ED2" w:rsidRDefault="00C10D30" w:rsidP="00C10D30">
      <w:pPr>
        <w:rPr>
          <w:b/>
          <w:lang w:val="en-US"/>
        </w:rPr>
      </w:pPr>
    </w:p>
    <w:p w14:paraId="52097AF3" w14:textId="77777777" w:rsidR="00C10D30" w:rsidRPr="009A5ED2" w:rsidRDefault="00C10D30" w:rsidP="00C10D30">
      <w:pPr>
        <w:rPr>
          <w:b/>
          <w:lang w:val="en-US"/>
        </w:rPr>
      </w:pPr>
    </w:p>
    <w:p w14:paraId="50BE8E9F" w14:textId="77777777" w:rsidR="00C10D30" w:rsidRPr="009A5ED2" w:rsidRDefault="00C10D30" w:rsidP="00C10D30">
      <w:pPr>
        <w:rPr>
          <w:b/>
          <w:lang w:val="en-US"/>
        </w:rPr>
      </w:pPr>
    </w:p>
    <w:p w14:paraId="39725B81" w14:textId="77777777" w:rsidR="00C10D30" w:rsidRPr="009A5ED2" w:rsidRDefault="00C10D30" w:rsidP="00C10D30">
      <w:pPr>
        <w:rPr>
          <w:b/>
          <w:lang w:val="en-US"/>
        </w:rPr>
      </w:pPr>
    </w:p>
    <w:p w14:paraId="732D335C" w14:textId="77777777" w:rsidR="00C10D30" w:rsidRPr="009A5ED2" w:rsidRDefault="00C10D30" w:rsidP="00C10D30">
      <w:pPr>
        <w:rPr>
          <w:b/>
          <w:lang w:val="en-US"/>
        </w:rPr>
      </w:pPr>
    </w:p>
    <w:p w14:paraId="281845E9" w14:textId="77777777" w:rsidR="00C10D30" w:rsidRPr="009A5ED2" w:rsidRDefault="00C10D30" w:rsidP="00C10D30">
      <w:pPr>
        <w:rPr>
          <w:b/>
          <w:lang w:val="en-US"/>
        </w:rPr>
      </w:pPr>
    </w:p>
    <w:tbl>
      <w:tblPr>
        <w:tblW w:w="78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0"/>
        <w:gridCol w:w="1300"/>
        <w:gridCol w:w="1300"/>
        <w:gridCol w:w="1300"/>
        <w:gridCol w:w="1300"/>
        <w:gridCol w:w="1300"/>
      </w:tblGrid>
      <w:tr w:rsidR="00C10D30" w:rsidRPr="009A5ED2" w14:paraId="2A5AE2BB" w14:textId="77777777" w:rsidTr="00ED5545">
        <w:trPr>
          <w:trHeight w:val="36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63ECE4A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lastRenderedPageBreak/>
              <w:t>AKAP1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27CD42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S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9E301BB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HOXB13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4C633A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SMPDL3A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2B79961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WWC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883FBA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ZNF726</w:t>
            </w:r>
          </w:p>
        </w:tc>
      </w:tr>
      <w:tr w:rsidR="00C10D30" w:rsidRPr="009A5ED2" w14:paraId="26CF0893" w14:textId="77777777" w:rsidTr="00ED5545">
        <w:trPr>
          <w:trHeight w:val="36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BB8F35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NKRD30B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15BBDB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TPS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78A44B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IFT5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E7BDB0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NX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08E9515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FX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8F9EB91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color w:val="000000"/>
                <w:sz w:val="20"/>
                <w:szCs w:val="20"/>
                <w:lang w:val="en-US"/>
              </w:rPr>
              <w:t>ZNF761</w:t>
            </w:r>
          </w:p>
        </w:tc>
      </w:tr>
      <w:tr w:rsidR="00C10D30" w:rsidRPr="009A5ED2" w14:paraId="3AC04A6A" w14:textId="77777777" w:rsidTr="00ED5545">
        <w:trPr>
          <w:trHeight w:val="34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F88A7D2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R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89B1AD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CYP4F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162D95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LRRC4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837DF6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PATS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28155BE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13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6C33B21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color w:val="000000"/>
                <w:sz w:val="20"/>
                <w:szCs w:val="20"/>
                <w:lang w:val="en-US"/>
              </w:rPr>
              <w:t>ZNF813</w:t>
            </w:r>
          </w:p>
        </w:tc>
      </w:tr>
      <w:tr w:rsidR="00C10D30" w:rsidRPr="009A5ED2" w14:paraId="60F23BA3" w14:textId="77777777" w:rsidTr="00ED5545">
        <w:trPr>
          <w:trHeight w:val="34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DF38DDC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ATF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3962A7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CAF6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2E795F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MALT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970AE7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RC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2E222F5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17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8640A76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color w:val="000000"/>
                <w:sz w:val="20"/>
                <w:szCs w:val="20"/>
                <w:lang w:val="en-US"/>
              </w:rPr>
              <w:t>ZNF85</w:t>
            </w:r>
          </w:p>
        </w:tc>
      </w:tr>
      <w:tr w:rsidR="00C10D30" w:rsidRPr="009A5ED2" w14:paraId="2AEAD248" w14:textId="77777777" w:rsidTr="00ED5545">
        <w:trPr>
          <w:trHeight w:val="34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7E6D63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BAZ2A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DB4314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DOPEY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4D346F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NUDT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8562103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TEAP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B3D3B2B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28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713BA9C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C10D30" w:rsidRPr="009A5ED2" w14:paraId="2486643C" w14:textId="77777777" w:rsidTr="00ED5545">
        <w:trPr>
          <w:trHeight w:val="36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D91E54F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4orf36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116B05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ELL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E76B1C5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ITPNA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A8EC20F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STEAP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1B79E15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43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C383CEE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C10D30" w:rsidRPr="009A5ED2" w14:paraId="45863445" w14:textId="77777777" w:rsidTr="00ED5545">
        <w:trPr>
          <w:trHeight w:val="34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2C0093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APN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C2F794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FASN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44B4B0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PP2R3A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78AA0B7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TMBIM6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C445D68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52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5C018DA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C10D30" w:rsidRPr="009A5ED2" w14:paraId="221EEE25" w14:textId="77777777" w:rsidTr="00ED5545">
        <w:trPr>
          <w:trHeight w:val="34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8900313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BR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7D2B8B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ALNT7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A05CD0D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PP3CA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B9853DF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TM</w:t>
            </w:r>
            <w:r w:rsidRPr="001F3B8E">
              <w:rPr>
                <w:color w:val="000000"/>
                <w:sz w:val="20"/>
                <w:szCs w:val="20"/>
                <w:lang w:val="en-US"/>
              </w:rPr>
              <w:t>SB4Y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7DD67E48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8A1534">
              <w:rPr>
                <w:color w:val="000000"/>
                <w:sz w:val="20"/>
                <w:szCs w:val="20"/>
                <w:lang w:val="en-US"/>
              </w:rPr>
              <w:t>ZNF528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8B77C0E" w14:textId="77777777" w:rsidR="00C10D30" w:rsidRPr="00FC6201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C10D30" w:rsidRPr="009A5ED2" w14:paraId="74EEEB12" w14:textId="77777777" w:rsidTr="00ED5545">
        <w:trPr>
          <w:trHeight w:val="32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17A2B8BE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CDC1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896067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RIN3A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E8230D0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PTER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33975688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TTTY15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FDF775F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583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AF35ACB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C10D30" w:rsidRPr="009A5ED2" w14:paraId="521E3B75" w14:textId="77777777" w:rsidTr="00ED5545">
        <w:trPr>
          <w:trHeight w:val="32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0CBCFCC4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DYL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9399BFB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GSPT1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221CF8A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AB40B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623B56E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UBE2E3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2F3FDB3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680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5589378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  <w:tr w:rsidR="00C10D30" w:rsidRPr="009A5ED2" w14:paraId="19C59B83" w14:textId="77777777" w:rsidTr="00ED5545">
        <w:trPr>
          <w:trHeight w:val="340"/>
        </w:trPr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CDBE1AD" w14:textId="77777777" w:rsidR="00C10D30" w:rsidRPr="009A5ED2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9A5ED2">
              <w:rPr>
                <w:color w:val="000000"/>
                <w:sz w:val="20"/>
                <w:szCs w:val="20"/>
                <w:lang w:val="en-US"/>
              </w:rPr>
              <w:t>CROT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4A6D9272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HOMER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8980F21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RAB5B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C895E86" w14:textId="77777777" w:rsidR="00C10D30" w:rsidRPr="00B7510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B75104">
              <w:rPr>
                <w:color w:val="000000"/>
                <w:sz w:val="20"/>
                <w:szCs w:val="20"/>
                <w:lang w:val="en-US"/>
              </w:rPr>
              <w:t>USP54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2CFC05FC" w14:textId="77777777" w:rsidR="00C10D30" w:rsidRPr="001F3B8E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  <w:r w:rsidRPr="001F3B8E">
              <w:rPr>
                <w:color w:val="000000"/>
                <w:sz w:val="20"/>
                <w:szCs w:val="20"/>
                <w:lang w:val="en-US"/>
              </w:rPr>
              <w:t>ZNF682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5B7E5D13" w14:textId="77777777" w:rsidR="00C10D30" w:rsidRPr="008A1534" w:rsidRDefault="00C10D30" w:rsidP="00ED5545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</w:tr>
    </w:tbl>
    <w:p w14:paraId="4CEBC2DC" w14:textId="77777777" w:rsidR="00C10D30" w:rsidRPr="009A5ED2" w:rsidRDefault="00C10D30" w:rsidP="00C10D30">
      <w:pPr>
        <w:spacing w:line="360" w:lineRule="auto"/>
        <w:jc w:val="both"/>
        <w:outlineLvl w:val="0"/>
        <w:rPr>
          <w:b/>
          <w:lang w:val="en-US"/>
        </w:rPr>
      </w:pPr>
    </w:p>
    <w:p w14:paraId="0B9F5CB3" w14:textId="77777777" w:rsidR="00C10D30" w:rsidRPr="00FC6201" w:rsidRDefault="00C10D30" w:rsidP="00C10D30">
      <w:pPr>
        <w:spacing w:line="360" w:lineRule="auto"/>
        <w:jc w:val="both"/>
        <w:rPr>
          <w:b/>
          <w:i/>
          <w:lang w:val="en-US"/>
        </w:rPr>
      </w:pPr>
      <w:r w:rsidRPr="00B75104">
        <w:rPr>
          <w:b/>
          <w:i/>
          <w:lang w:val="en-US"/>
        </w:rPr>
        <w:t>Supplementary Table 17</w:t>
      </w:r>
      <w:r w:rsidRPr="001F3B8E">
        <w:rPr>
          <w:b/>
          <w:i/>
          <w:lang w:val="en-US"/>
        </w:rPr>
        <w:t>:</w:t>
      </w:r>
      <w:r w:rsidRPr="008A1534">
        <w:rPr>
          <w:b/>
          <w:lang w:val="en-US"/>
        </w:rPr>
        <w:t xml:space="preserve"> Genes included in the AR-V7 signature.</w:t>
      </w:r>
    </w:p>
    <w:p w14:paraId="35874DE1" w14:textId="77777777" w:rsidR="00790D00" w:rsidRDefault="00790D00"/>
    <w:sectPr w:rsidR="00790D00" w:rsidSect="008A1F7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0418A2"/>
    <w:multiLevelType w:val="hybridMultilevel"/>
    <w:tmpl w:val="410019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000ACD"/>
    <w:multiLevelType w:val="hybridMultilevel"/>
    <w:tmpl w:val="38C8A3AE"/>
    <w:lvl w:ilvl="0" w:tplc="C7F21AB0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27741AD0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FD24E3F0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F2E26380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C0FABF90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B2C831B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8170191C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9ADA320E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A8346F40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1D815A4"/>
    <w:multiLevelType w:val="hybridMultilevel"/>
    <w:tmpl w:val="5AE80420"/>
    <w:lvl w:ilvl="0" w:tplc="A9722D04">
      <w:start w:val="1"/>
      <w:numFmt w:val="lowerLetter"/>
      <w:lvlText w:val="(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1AE4100"/>
    <w:multiLevelType w:val="hybridMultilevel"/>
    <w:tmpl w:val="9780838E"/>
    <w:lvl w:ilvl="0" w:tplc="3C2E21AA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E6F87EA4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B8BED4C0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88CC9CF8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4176CB84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2654C8A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14E863B2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10D6362C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B05400CE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4F532A2"/>
    <w:multiLevelType w:val="multilevel"/>
    <w:tmpl w:val="66D68D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4"/>
  </w:num>
  <w:num w:numId="3">
    <w:abstractNumId w:val="2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0D30"/>
    <w:rsid w:val="000236BB"/>
    <w:rsid w:val="000824F7"/>
    <w:rsid w:val="00131C2F"/>
    <w:rsid w:val="00180288"/>
    <w:rsid w:val="001946E7"/>
    <w:rsid w:val="00195771"/>
    <w:rsid w:val="001D72FA"/>
    <w:rsid w:val="00210DF8"/>
    <w:rsid w:val="00226057"/>
    <w:rsid w:val="00240C65"/>
    <w:rsid w:val="002D44B3"/>
    <w:rsid w:val="003A6CB7"/>
    <w:rsid w:val="004034F1"/>
    <w:rsid w:val="004B2FE3"/>
    <w:rsid w:val="00547E52"/>
    <w:rsid w:val="00574861"/>
    <w:rsid w:val="005A0242"/>
    <w:rsid w:val="0060512A"/>
    <w:rsid w:val="0060620C"/>
    <w:rsid w:val="007044F4"/>
    <w:rsid w:val="00766BD7"/>
    <w:rsid w:val="00790D00"/>
    <w:rsid w:val="007C6E0F"/>
    <w:rsid w:val="007E085D"/>
    <w:rsid w:val="007E2A1B"/>
    <w:rsid w:val="007F7A98"/>
    <w:rsid w:val="00845AA6"/>
    <w:rsid w:val="008A1F72"/>
    <w:rsid w:val="008A4724"/>
    <w:rsid w:val="008C5CEA"/>
    <w:rsid w:val="00910E1D"/>
    <w:rsid w:val="009310C8"/>
    <w:rsid w:val="00942BDD"/>
    <w:rsid w:val="00956526"/>
    <w:rsid w:val="00961C18"/>
    <w:rsid w:val="009D2714"/>
    <w:rsid w:val="00AA694F"/>
    <w:rsid w:val="00B128B8"/>
    <w:rsid w:val="00BD2666"/>
    <w:rsid w:val="00BE0B4B"/>
    <w:rsid w:val="00BF4F7E"/>
    <w:rsid w:val="00C10D30"/>
    <w:rsid w:val="00C45B16"/>
    <w:rsid w:val="00DB103C"/>
    <w:rsid w:val="00E46356"/>
    <w:rsid w:val="00E62CA6"/>
    <w:rsid w:val="00EB320E"/>
    <w:rsid w:val="00EC5A6A"/>
    <w:rsid w:val="00F64DB3"/>
    <w:rsid w:val="00F8621F"/>
    <w:rsid w:val="00F956B8"/>
    <w:rsid w:val="00FB15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D36B02"/>
  <w15:chartTrackingRefBased/>
  <w15:docId w15:val="{FBDFD524-8E20-7B49-B2BE-500B91C0ED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0D30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C10D30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0D30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Strong">
    <w:name w:val="Strong"/>
    <w:basedOn w:val="DefaultParagraphFont"/>
    <w:uiPriority w:val="22"/>
    <w:qFormat/>
    <w:rsid w:val="00C10D30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0D3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0D30"/>
    <w:rPr>
      <w:rFonts w:ascii="Times New Roman" w:eastAsia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10D3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10D30"/>
    <w:rPr>
      <w:rFonts w:asciiTheme="minorHAnsi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10D30"/>
    <w:rPr>
      <w:rFonts w:eastAsia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0D3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0D30"/>
    <w:rPr>
      <w:rFonts w:eastAsia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10D30"/>
  </w:style>
  <w:style w:type="table" w:styleId="TableGrid">
    <w:name w:val="Table Grid"/>
    <w:basedOn w:val="TableNormal"/>
    <w:uiPriority w:val="39"/>
    <w:rsid w:val="00C10D30"/>
    <w:rPr>
      <w:rFonts w:ascii="Times New Roman" w:eastAsia="Times New Roman" w:hAnsi="Times New Roman" w:cs="Times New Roman"/>
      <w:sz w:val="20"/>
      <w:szCs w:val="20"/>
      <w:lang w:eastAsia="en-GB" w:bidi="hi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rsid w:val="00C10D30"/>
    <w:rPr>
      <w:rFonts w:eastAsiaTheme="minorHAnsi"/>
      <w:lang w:eastAsia="en-GB"/>
    </w:rPr>
  </w:style>
  <w:style w:type="paragraph" w:styleId="NormalWeb">
    <w:name w:val="Normal (Web)"/>
    <w:basedOn w:val="Normal"/>
    <w:uiPriority w:val="99"/>
    <w:unhideWhenUsed/>
    <w:rsid w:val="00C10D30"/>
    <w:pPr>
      <w:spacing w:before="100" w:beforeAutospacing="1" w:after="100" w:afterAutospacing="1"/>
    </w:pPr>
    <w:rPr>
      <w:rFonts w:ascii="Times" w:eastAsiaTheme="minorEastAsia" w:hAnsi="Times"/>
      <w:sz w:val="20"/>
      <w:szCs w:val="20"/>
    </w:rPr>
  </w:style>
  <w:style w:type="paragraph" w:customStyle="1" w:styleId="C-BodyText">
    <w:name w:val="C-Body Text"/>
    <w:link w:val="C-BodyTextChar"/>
    <w:autoRedefine/>
    <w:qFormat/>
    <w:rsid w:val="00C10D30"/>
    <w:pPr>
      <w:spacing w:after="240" w:line="360" w:lineRule="auto"/>
      <w:jc w:val="both"/>
    </w:pPr>
    <w:rPr>
      <w:rFonts w:ascii="Arial" w:eastAsia="Times New Roman" w:hAnsi="Arial" w:cs="Arial"/>
      <w:lang w:val="en-US" w:eastAsia="en-GB"/>
    </w:rPr>
  </w:style>
  <w:style w:type="character" w:customStyle="1" w:styleId="C-BodyTextChar">
    <w:name w:val="C-Body Text Char"/>
    <w:link w:val="C-BodyText"/>
    <w:locked/>
    <w:rsid w:val="00C10D30"/>
    <w:rPr>
      <w:rFonts w:ascii="Arial" w:eastAsia="Times New Roman" w:hAnsi="Arial" w:cs="Arial"/>
      <w:lang w:val="en-US" w:eastAsia="en-GB"/>
    </w:rPr>
  </w:style>
  <w:style w:type="character" w:styleId="Emphasis">
    <w:name w:val="Emphasis"/>
    <w:basedOn w:val="DefaultParagraphFont"/>
    <w:uiPriority w:val="20"/>
    <w:qFormat/>
    <w:rsid w:val="00C10D30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10D3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10D30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10D30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10D30"/>
    <w:pPr>
      <w:jc w:val="center"/>
    </w:pPr>
    <w:rPr>
      <w:rFonts w:eastAsiaTheme="minorHAns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0D30"/>
    <w:rPr>
      <w:rFonts w:ascii="Times New Roman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10D30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C10D30"/>
    <w:rPr>
      <w:rFonts w:eastAsia="Times New Roman"/>
    </w:rPr>
  </w:style>
  <w:style w:type="character" w:styleId="PageNumber">
    <w:name w:val="page number"/>
    <w:basedOn w:val="DefaultParagraphFont"/>
    <w:uiPriority w:val="99"/>
    <w:semiHidden/>
    <w:unhideWhenUsed/>
    <w:rsid w:val="00C10D30"/>
  </w:style>
  <w:style w:type="character" w:customStyle="1" w:styleId="apple-converted-space">
    <w:name w:val="apple-converted-space"/>
    <w:basedOn w:val="DefaultParagraphFont"/>
    <w:rsid w:val="00C10D30"/>
  </w:style>
  <w:style w:type="character" w:styleId="Hyperlink">
    <w:name w:val="Hyperlink"/>
    <w:basedOn w:val="DefaultParagraphFont"/>
    <w:uiPriority w:val="99"/>
    <w:unhideWhenUsed/>
    <w:rsid w:val="00C10D3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C10D3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10D30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C10D3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1442</Words>
  <Characters>8226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Nela Al-Khafaji</cp:lastModifiedBy>
  <cp:revision>2</cp:revision>
  <dcterms:created xsi:type="dcterms:W3CDTF">2020-11-24T14:59:00Z</dcterms:created>
  <dcterms:modified xsi:type="dcterms:W3CDTF">2020-11-24T14:59:00Z</dcterms:modified>
</cp:coreProperties>
</file>